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48939295" w:displacedByCustomXml="next"/>
    <w:sdt>
      <w:sdtPr>
        <w:rPr>
          <w:rFonts w:eastAsiaTheme="minorHAnsi" w:cstheme="minorBidi"/>
          <w:b w:val="0"/>
          <w:caps w:val="0"/>
          <w:color w:val="auto"/>
          <w:sz w:val="24"/>
          <w:szCs w:val="22"/>
        </w:rPr>
        <w:id w:val="180939332"/>
        <w:docPartObj>
          <w:docPartGallery w:val="Table of Contents"/>
          <w:docPartUnique/>
        </w:docPartObj>
      </w:sdtPr>
      <w:sdtEndPr>
        <w:rPr>
          <w:bCs/>
          <w:noProof/>
        </w:rPr>
      </w:sdtEndPr>
      <w:sdtContent>
        <w:p w14:paraId="78D87AA4" w14:textId="05C028D5" w:rsidR="00F76D08" w:rsidRDefault="00F76D08" w:rsidP="00F76D08">
          <w:pPr>
            <w:pStyle w:val="Heading1"/>
          </w:pPr>
          <w:r>
            <w:t>Table of Contents</w:t>
          </w:r>
          <w:bookmarkEnd w:id="0"/>
        </w:p>
        <w:p w14:paraId="4849A2E2" w14:textId="7F8ED0BF" w:rsidR="007E3481" w:rsidRDefault="00F76D08">
          <w:pPr>
            <w:pStyle w:val="TOC1"/>
            <w:tabs>
              <w:tab w:val="right" w:leader="dot" w:pos="9016"/>
            </w:tabs>
            <w:rPr>
              <w:rFonts w:asciiTheme="minorHAnsi" w:eastAsiaTheme="minorEastAsia" w:hAnsiTheme="minorHAnsi"/>
              <w:noProof/>
              <w:sz w:val="22"/>
              <w:lang w:eastAsia="en-IN"/>
            </w:rPr>
          </w:pPr>
          <w:r>
            <w:fldChar w:fldCharType="begin"/>
          </w:r>
          <w:r>
            <w:instrText xml:space="preserve"> TOC \o "1-3" \h \z \u </w:instrText>
          </w:r>
          <w:r>
            <w:fldChar w:fldCharType="separate"/>
          </w:r>
          <w:hyperlink w:anchor="_Toc48939295" w:history="1">
            <w:r w:rsidR="007E3481" w:rsidRPr="00E44626">
              <w:rPr>
                <w:rStyle w:val="Hyperlink"/>
                <w:noProof/>
              </w:rPr>
              <w:t>Table of Contents</w:t>
            </w:r>
            <w:r w:rsidR="007E3481">
              <w:rPr>
                <w:noProof/>
                <w:webHidden/>
              </w:rPr>
              <w:tab/>
            </w:r>
            <w:r w:rsidR="007E3481">
              <w:rPr>
                <w:noProof/>
                <w:webHidden/>
              </w:rPr>
              <w:fldChar w:fldCharType="begin"/>
            </w:r>
            <w:r w:rsidR="007E3481">
              <w:rPr>
                <w:noProof/>
                <w:webHidden/>
              </w:rPr>
              <w:instrText xml:space="preserve"> PAGEREF _Toc48939295 \h </w:instrText>
            </w:r>
            <w:r w:rsidR="007E3481">
              <w:rPr>
                <w:noProof/>
                <w:webHidden/>
              </w:rPr>
            </w:r>
            <w:r w:rsidR="007E3481">
              <w:rPr>
                <w:noProof/>
                <w:webHidden/>
              </w:rPr>
              <w:fldChar w:fldCharType="separate"/>
            </w:r>
            <w:r w:rsidR="007C4AC6">
              <w:rPr>
                <w:noProof/>
                <w:webHidden/>
              </w:rPr>
              <w:t>1</w:t>
            </w:r>
            <w:r w:rsidR="007E3481">
              <w:rPr>
                <w:noProof/>
                <w:webHidden/>
              </w:rPr>
              <w:fldChar w:fldCharType="end"/>
            </w:r>
          </w:hyperlink>
        </w:p>
        <w:p w14:paraId="4BFA82CE" w14:textId="09D6A17C" w:rsidR="007E3481" w:rsidRDefault="00F76484">
          <w:pPr>
            <w:pStyle w:val="TOC1"/>
            <w:tabs>
              <w:tab w:val="right" w:leader="dot" w:pos="9016"/>
            </w:tabs>
            <w:rPr>
              <w:rFonts w:asciiTheme="minorHAnsi" w:eastAsiaTheme="minorEastAsia" w:hAnsiTheme="minorHAnsi"/>
              <w:noProof/>
              <w:sz w:val="22"/>
              <w:lang w:eastAsia="en-IN"/>
            </w:rPr>
          </w:pPr>
          <w:hyperlink w:anchor="_Toc48939296" w:history="1">
            <w:r w:rsidR="007E3481" w:rsidRPr="00E44626">
              <w:rPr>
                <w:rStyle w:val="Hyperlink"/>
                <w:noProof/>
                <w:lang w:val="en-US"/>
              </w:rPr>
              <w:t>CHAPTER 1: Introduction</w:t>
            </w:r>
            <w:r w:rsidR="007E3481">
              <w:rPr>
                <w:noProof/>
                <w:webHidden/>
              </w:rPr>
              <w:tab/>
            </w:r>
            <w:r w:rsidR="007E3481">
              <w:rPr>
                <w:noProof/>
                <w:webHidden/>
              </w:rPr>
              <w:fldChar w:fldCharType="begin"/>
            </w:r>
            <w:r w:rsidR="007E3481">
              <w:rPr>
                <w:noProof/>
                <w:webHidden/>
              </w:rPr>
              <w:instrText xml:space="preserve"> PAGEREF _Toc48939296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6478F658" w14:textId="65C94BC8" w:rsidR="007E3481" w:rsidRDefault="00F76484">
          <w:pPr>
            <w:pStyle w:val="TOC2"/>
            <w:tabs>
              <w:tab w:val="left" w:pos="880"/>
              <w:tab w:val="right" w:leader="dot" w:pos="9016"/>
            </w:tabs>
            <w:rPr>
              <w:rFonts w:asciiTheme="minorHAnsi" w:eastAsiaTheme="minorEastAsia" w:hAnsiTheme="minorHAnsi"/>
              <w:noProof/>
              <w:sz w:val="22"/>
              <w:lang w:eastAsia="en-IN"/>
            </w:rPr>
          </w:pPr>
          <w:hyperlink w:anchor="_Toc48939297" w:history="1">
            <w:r w:rsidR="007E3481" w:rsidRPr="00E44626">
              <w:rPr>
                <w:rStyle w:val="Hyperlink"/>
                <w:noProof/>
                <w:lang w:val="en-US"/>
              </w:rPr>
              <w:t>1.1</w:t>
            </w:r>
            <w:r w:rsidR="007E3481">
              <w:rPr>
                <w:rFonts w:asciiTheme="minorHAnsi" w:eastAsiaTheme="minorEastAsia" w:hAnsiTheme="minorHAnsi"/>
                <w:noProof/>
                <w:sz w:val="22"/>
                <w:lang w:eastAsia="en-IN"/>
              </w:rPr>
              <w:tab/>
            </w:r>
            <w:r w:rsidR="007E3481" w:rsidRPr="00E44626">
              <w:rPr>
                <w:rStyle w:val="Hyperlink"/>
                <w:noProof/>
                <w:lang w:val="en-US"/>
              </w:rPr>
              <w:t>Conventional Approach</w:t>
            </w:r>
            <w:r w:rsidR="007E3481">
              <w:rPr>
                <w:noProof/>
                <w:webHidden/>
              </w:rPr>
              <w:tab/>
            </w:r>
            <w:r w:rsidR="007E3481">
              <w:rPr>
                <w:noProof/>
                <w:webHidden/>
              </w:rPr>
              <w:fldChar w:fldCharType="begin"/>
            </w:r>
            <w:r w:rsidR="007E3481">
              <w:rPr>
                <w:noProof/>
                <w:webHidden/>
              </w:rPr>
              <w:instrText xml:space="preserve"> PAGEREF _Toc48939297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0F8F8230" w14:textId="56CB472E" w:rsidR="007E3481" w:rsidRDefault="00F76484">
          <w:pPr>
            <w:pStyle w:val="TOC2"/>
            <w:tabs>
              <w:tab w:val="left" w:pos="880"/>
              <w:tab w:val="right" w:leader="dot" w:pos="9016"/>
            </w:tabs>
            <w:rPr>
              <w:rFonts w:asciiTheme="minorHAnsi" w:eastAsiaTheme="minorEastAsia" w:hAnsiTheme="minorHAnsi"/>
              <w:noProof/>
              <w:sz w:val="22"/>
              <w:lang w:eastAsia="en-IN"/>
            </w:rPr>
          </w:pPr>
          <w:hyperlink w:anchor="_Toc48939298" w:history="1">
            <w:r w:rsidR="007E3481" w:rsidRPr="00E44626">
              <w:rPr>
                <w:rStyle w:val="Hyperlink"/>
                <w:noProof/>
                <w:lang w:val="en-US"/>
              </w:rPr>
              <w:t>1.2</w:t>
            </w:r>
            <w:r w:rsidR="007E3481">
              <w:rPr>
                <w:rFonts w:asciiTheme="minorHAnsi" w:eastAsiaTheme="minorEastAsia" w:hAnsiTheme="minorHAnsi"/>
                <w:noProof/>
                <w:sz w:val="22"/>
                <w:lang w:eastAsia="en-IN"/>
              </w:rPr>
              <w:tab/>
            </w:r>
            <w:r w:rsidR="007E3481" w:rsidRPr="00E44626">
              <w:rPr>
                <w:rStyle w:val="Hyperlink"/>
                <w:noProof/>
                <w:lang w:val="en-US"/>
              </w:rPr>
              <w:t>Single Page Applications &amp; AJAX</w:t>
            </w:r>
            <w:r w:rsidR="007E3481">
              <w:rPr>
                <w:noProof/>
                <w:webHidden/>
              </w:rPr>
              <w:tab/>
            </w:r>
            <w:r w:rsidR="007E3481">
              <w:rPr>
                <w:noProof/>
                <w:webHidden/>
              </w:rPr>
              <w:fldChar w:fldCharType="begin"/>
            </w:r>
            <w:r w:rsidR="007E3481">
              <w:rPr>
                <w:noProof/>
                <w:webHidden/>
              </w:rPr>
              <w:instrText xml:space="preserve"> PAGEREF _Toc48939298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0F82145A" w14:textId="1256AE96" w:rsidR="007E3481" w:rsidRDefault="00F76484">
          <w:pPr>
            <w:pStyle w:val="TOC2"/>
            <w:tabs>
              <w:tab w:val="left" w:pos="880"/>
              <w:tab w:val="right" w:leader="dot" w:pos="9016"/>
            </w:tabs>
            <w:rPr>
              <w:rFonts w:asciiTheme="minorHAnsi" w:eastAsiaTheme="minorEastAsia" w:hAnsiTheme="minorHAnsi"/>
              <w:noProof/>
              <w:sz w:val="22"/>
              <w:lang w:eastAsia="en-IN"/>
            </w:rPr>
          </w:pPr>
          <w:hyperlink w:anchor="_Toc48939299" w:history="1">
            <w:r w:rsidR="007E3481" w:rsidRPr="00E44626">
              <w:rPr>
                <w:rStyle w:val="Hyperlink"/>
                <w:noProof/>
                <w:lang w:val="en-US"/>
              </w:rPr>
              <w:t>1.3</w:t>
            </w:r>
            <w:r w:rsidR="007E3481">
              <w:rPr>
                <w:rFonts w:asciiTheme="minorHAnsi" w:eastAsiaTheme="minorEastAsia" w:hAnsiTheme="minorHAnsi"/>
                <w:noProof/>
                <w:sz w:val="22"/>
                <w:lang w:eastAsia="en-IN"/>
              </w:rPr>
              <w:tab/>
            </w:r>
            <w:r w:rsidR="007E3481" w:rsidRPr="00E44626">
              <w:rPr>
                <w:rStyle w:val="Hyperlink"/>
                <w:noProof/>
                <w:lang w:val="en-US"/>
              </w:rPr>
              <w:t>JavaScript Frameworks</w:t>
            </w:r>
            <w:r w:rsidR="007E3481">
              <w:rPr>
                <w:noProof/>
                <w:webHidden/>
              </w:rPr>
              <w:tab/>
            </w:r>
            <w:r w:rsidR="007E3481">
              <w:rPr>
                <w:noProof/>
                <w:webHidden/>
              </w:rPr>
              <w:fldChar w:fldCharType="begin"/>
            </w:r>
            <w:r w:rsidR="007E3481">
              <w:rPr>
                <w:noProof/>
                <w:webHidden/>
              </w:rPr>
              <w:instrText xml:space="preserve"> PAGEREF _Toc48939299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0C537AEB" w14:textId="67A1A1F3" w:rsidR="007E3481" w:rsidRDefault="00F76484">
          <w:pPr>
            <w:pStyle w:val="TOC2"/>
            <w:tabs>
              <w:tab w:val="right" w:leader="dot" w:pos="9016"/>
            </w:tabs>
            <w:rPr>
              <w:rFonts w:asciiTheme="minorHAnsi" w:eastAsiaTheme="minorEastAsia" w:hAnsiTheme="minorHAnsi"/>
              <w:noProof/>
              <w:sz w:val="22"/>
              <w:lang w:eastAsia="en-IN"/>
            </w:rPr>
          </w:pPr>
          <w:hyperlink w:anchor="_Toc48939300" w:history="1">
            <w:r w:rsidR="007E3481" w:rsidRPr="00E44626">
              <w:rPr>
                <w:rStyle w:val="Hyperlink"/>
                <w:noProof/>
              </w:rPr>
              <w:t xml:space="preserve">1.4 </w:t>
            </w:r>
            <w:r w:rsidR="007E3481">
              <w:rPr>
                <w:rStyle w:val="Hyperlink"/>
                <w:noProof/>
              </w:rPr>
              <w:t xml:space="preserve">     </w:t>
            </w:r>
            <w:r w:rsidR="007E3481" w:rsidRPr="00E44626">
              <w:rPr>
                <w:rStyle w:val="Hyperlink"/>
                <w:noProof/>
              </w:rPr>
              <w:t>Rationale</w:t>
            </w:r>
            <w:r w:rsidR="007E3481">
              <w:rPr>
                <w:noProof/>
                <w:webHidden/>
              </w:rPr>
              <w:tab/>
            </w:r>
            <w:r w:rsidR="007E3481">
              <w:rPr>
                <w:noProof/>
                <w:webHidden/>
              </w:rPr>
              <w:fldChar w:fldCharType="begin"/>
            </w:r>
            <w:r w:rsidR="007E3481">
              <w:rPr>
                <w:noProof/>
                <w:webHidden/>
              </w:rPr>
              <w:instrText xml:space="preserve"> PAGEREF _Toc48939300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799F4204" w14:textId="22B5A9CE" w:rsidR="007E3481" w:rsidRDefault="00F76484">
          <w:pPr>
            <w:pStyle w:val="TOC2"/>
            <w:tabs>
              <w:tab w:val="left" w:pos="880"/>
              <w:tab w:val="right" w:leader="dot" w:pos="9016"/>
            </w:tabs>
            <w:rPr>
              <w:rFonts w:asciiTheme="minorHAnsi" w:eastAsiaTheme="minorEastAsia" w:hAnsiTheme="minorHAnsi"/>
              <w:noProof/>
              <w:sz w:val="22"/>
              <w:lang w:eastAsia="en-IN"/>
            </w:rPr>
          </w:pPr>
          <w:hyperlink w:anchor="_Toc48939301" w:history="1">
            <w:r w:rsidR="007E3481" w:rsidRPr="00E44626">
              <w:rPr>
                <w:rStyle w:val="Hyperlink"/>
                <w:noProof/>
                <w:lang w:val="en-US"/>
              </w:rPr>
              <w:t>1.5</w:t>
            </w:r>
            <w:r w:rsidR="007E3481">
              <w:rPr>
                <w:rFonts w:asciiTheme="minorHAnsi" w:eastAsiaTheme="minorEastAsia" w:hAnsiTheme="minorHAnsi"/>
                <w:noProof/>
                <w:sz w:val="22"/>
                <w:lang w:eastAsia="en-IN"/>
              </w:rPr>
              <w:tab/>
            </w:r>
            <w:r w:rsidR="007E3481" w:rsidRPr="00E44626">
              <w:rPr>
                <w:rStyle w:val="Hyperlink"/>
                <w:noProof/>
                <w:lang w:val="en-US"/>
              </w:rPr>
              <w:t>Research Question</w:t>
            </w:r>
            <w:r w:rsidR="007E3481">
              <w:rPr>
                <w:noProof/>
                <w:webHidden/>
              </w:rPr>
              <w:tab/>
            </w:r>
            <w:r w:rsidR="007E3481">
              <w:rPr>
                <w:noProof/>
                <w:webHidden/>
              </w:rPr>
              <w:fldChar w:fldCharType="begin"/>
            </w:r>
            <w:r w:rsidR="007E3481">
              <w:rPr>
                <w:noProof/>
                <w:webHidden/>
              </w:rPr>
              <w:instrText xml:space="preserve"> PAGEREF _Toc48939301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6DB47994" w14:textId="6B049B6F" w:rsidR="007E3481" w:rsidRDefault="00F76484">
          <w:pPr>
            <w:pStyle w:val="TOC2"/>
            <w:tabs>
              <w:tab w:val="left" w:pos="880"/>
              <w:tab w:val="right" w:leader="dot" w:pos="9016"/>
            </w:tabs>
            <w:rPr>
              <w:rFonts w:asciiTheme="minorHAnsi" w:eastAsiaTheme="minorEastAsia" w:hAnsiTheme="minorHAnsi"/>
              <w:noProof/>
              <w:sz w:val="22"/>
              <w:lang w:eastAsia="en-IN"/>
            </w:rPr>
          </w:pPr>
          <w:hyperlink w:anchor="_Toc48939302" w:history="1">
            <w:r w:rsidR="007E3481" w:rsidRPr="00E44626">
              <w:rPr>
                <w:rStyle w:val="Hyperlink"/>
                <w:noProof/>
                <w:lang w:val="en-US"/>
              </w:rPr>
              <w:t>1.6</w:t>
            </w:r>
            <w:r w:rsidR="007E3481">
              <w:rPr>
                <w:rFonts w:asciiTheme="minorHAnsi" w:eastAsiaTheme="minorEastAsia" w:hAnsiTheme="minorHAnsi"/>
                <w:noProof/>
                <w:sz w:val="22"/>
                <w:lang w:eastAsia="en-IN"/>
              </w:rPr>
              <w:tab/>
            </w:r>
            <w:r w:rsidR="007E3481" w:rsidRPr="00E44626">
              <w:rPr>
                <w:rStyle w:val="Hyperlink"/>
                <w:noProof/>
                <w:lang w:val="en-US"/>
              </w:rPr>
              <w:t>My Interest In The Topic</w:t>
            </w:r>
            <w:r w:rsidR="007E3481">
              <w:rPr>
                <w:noProof/>
                <w:webHidden/>
              </w:rPr>
              <w:tab/>
            </w:r>
            <w:r w:rsidR="007E3481">
              <w:rPr>
                <w:noProof/>
                <w:webHidden/>
              </w:rPr>
              <w:fldChar w:fldCharType="begin"/>
            </w:r>
            <w:r w:rsidR="007E3481">
              <w:rPr>
                <w:noProof/>
                <w:webHidden/>
              </w:rPr>
              <w:instrText xml:space="preserve"> PAGEREF _Toc48939302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3FA912C9" w14:textId="6A4BB8D3" w:rsidR="007E3481" w:rsidRDefault="00F76484">
          <w:pPr>
            <w:pStyle w:val="TOC2"/>
            <w:tabs>
              <w:tab w:val="left" w:pos="880"/>
              <w:tab w:val="right" w:leader="dot" w:pos="9016"/>
            </w:tabs>
            <w:rPr>
              <w:rFonts w:asciiTheme="minorHAnsi" w:eastAsiaTheme="minorEastAsia" w:hAnsiTheme="minorHAnsi"/>
              <w:noProof/>
              <w:sz w:val="22"/>
              <w:lang w:eastAsia="en-IN"/>
            </w:rPr>
          </w:pPr>
          <w:hyperlink w:anchor="_Toc48939303" w:history="1">
            <w:r w:rsidR="007E3481" w:rsidRPr="00E44626">
              <w:rPr>
                <w:rStyle w:val="Hyperlink"/>
                <w:noProof/>
                <w:lang w:val="en-US"/>
              </w:rPr>
              <w:t>1.7</w:t>
            </w:r>
            <w:r w:rsidR="007E3481">
              <w:rPr>
                <w:rFonts w:asciiTheme="minorHAnsi" w:eastAsiaTheme="minorEastAsia" w:hAnsiTheme="minorHAnsi"/>
                <w:noProof/>
                <w:sz w:val="22"/>
                <w:lang w:eastAsia="en-IN"/>
              </w:rPr>
              <w:tab/>
            </w:r>
            <w:r w:rsidR="007E3481" w:rsidRPr="00E44626">
              <w:rPr>
                <w:rStyle w:val="Hyperlink"/>
                <w:noProof/>
                <w:lang w:val="en-US"/>
              </w:rPr>
              <w:t>Roadmap for the dissertation</w:t>
            </w:r>
            <w:r w:rsidR="007E3481">
              <w:rPr>
                <w:noProof/>
                <w:webHidden/>
              </w:rPr>
              <w:tab/>
            </w:r>
            <w:r w:rsidR="007E3481">
              <w:rPr>
                <w:noProof/>
                <w:webHidden/>
              </w:rPr>
              <w:fldChar w:fldCharType="begin"/>
            </w:r>
            <w:r w:rsidR="007E3481">
              <w:rPr>
                <w:noProof/>
                <w:webHidden/>
              </w:rPr>
              <w:instrText xml:space="preserve"> PAGEREF _Toc48939303 \h </w:instrText>
            </w:r>
            <w:r w:rsidR="007E3481">
              <w:rPr>
                <w:noProof/>
                <w:webHidden/>
              </w:rPr>
            </w:r>
            <w:r w:rsidR="007E3481">
              <w:rPr>
                <w:noProof/>
                <w:webHidden/>
              </w:rPr>
              <w:fldChar w:fldCharType="separate"/>
            </w:r>
            <w:r w:rsidR="007C4AC6">
              <w:rPr>
                <w:noProof/>
                <w:webHidden/>
              </w:rPr>
              <w:t>4</w:t>
            </w:r>
            <w:r w:rsidR="007E3481">
              <w:rPr>
                <w:noProof/>
                <w:webHidden/>
              </w:rPr>
              <w:fldChar w:fldCharType="end"/>
            </w:r>
          </w:hyperlink>
        </w:p>
        <w:p w14:paraId="544271C6" w14:textId="3DDAA477" w:rsidR="007E3481" w:rsidRDefault="00F76484">
          <w:pPr>
            <w:pStyle w:val="TOC1"/>
            <w:tabs>
              <w:tab w:val="right" w:leader="dot" w:pos="9016"/>
            </w:tabs>
            <w:rPr>
              <w:rFonts w:asciiTheme="minorHAnsi" w:eastAsiaTheme="minorEastAsia" w:hAnsiTheme="minorHAnsi"/>
              <w:noProof/>
              <w:sz w:val="22"/>
              <w:lang w:eastAsia="en-IN"/>
            </w:rPr>
          </w:pPr>
          <w:hyperlink w:anchor="_Toc48939304" w:history="1">
            <w:r w:rsidR="007E3481" w:rsidRPr="00E44626">
              <w:rPr>
                <w:rStyle w:val="Hyperlink"/>
                <w:noProof/>
                <w:lang w:val="en-US"/>
              </w:rPr>
              <w:t>CHAPTER 2: LITERATURE REVIEW &amp; RELATED WORK</w:t>
            </w:r>
            <w:r w:rsidR="007E3481">
              <w:rPr>
                <w:noProof/>
                <w:webHidden/>
              </w:rPr>
              <w:tab/>
            </w:r>
            <w:r w:rsidR="007E3481">
              <w:rPr>
                <w:noProof/>
                <w:webHidden/>
              </w:rPr>
              <w:fldChar w:fldCharType="begin"/>
            </w:r>
            <w:r w:rsidR="007E3481">
              <w:rPr>
                <w:noProof/>
                <w:webHidden/>
              </w:rPr>
              <w:instrText xml:space="preserve"> PAGEREF _Toc48939304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1413A115" w14:textId="5910B0AE" w:rsidR="007E3481" w:rsidRDefault="00F76484">
          <w:pPr>
            <w:pStyle w:val="TOC2"/>
            <w:tabs>
              <w:tab w:val="right" w:leader="dot" w:pos="9016"/>
            </w:tabs>
            <w:rPr>
              <w:rFonts w:asciiTheme="minorHAnsi" w:eastAsiaTheme="minorEastAsia" w:hAnsiTheme="minorHAnsi"/>
              <w:noProof/>
              <w:sz w:val="22"/>
              <w:lang w:eastAsia="en-IN"/>
            </w:rPr>
          </w:pPr>
          <w:hyperlink w:anchor="_Toc48939305" w:history="1">
            <w:r w:rsidR="007E3481" w:rsidRPr="00E44626">
              <w:rPr>
                <w:rStyle w:val="Hyperlink"/>
                <w:noProof/>
                <w:lang w:val="en-US"/>
              </w:rPr>
              <w:t>2.1 Benchmarking</w:t>
            </w:r>
            <w:r w:rsidR="007E3481">
              <w:rPr>
                <w:noProof/>
                <w:webHidden/>
              </w:rPr>
              <w:tab/>
            </w:r>
            <w:r w:rsidR="007E3481">
              <w:rPr>
                <w:noProof/>
                <w:webHidden/>
              </w:rPr>
              <w:fldChar w:fldCharType="begin"/>
            </w:r>
            <w:r w:rsidR="007E3481">
              <w:rPr>
                <w:noProof/>
                <w:webHidden/>
              </w:rPr>
              <w:instrText xml:space="preserve"> PAGEREF _Toc48939305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50176889" w14:textId="4E62994B" w:rsidR="007E3481" w:rsidRDefault="00F76484">
          <w:pPr>
            <w:pStyle w:val="TOC2"/>
            <w:tabs>
              <w:tab w:val="right" w:leader="dot" w:pos="9016"/>
            </w:tabs>
            <w:rPr>
              <w:rFonts w:asciiTheme="minorHAnsi" w:eastAsiaTheme="minorEastAsia" w:hAnsiTheme="minorHAnsi"/>
              <w:noProof/>
              <w:sz w:val="22"/>
              <w:lang w:eastAsia="en-IN"/>
            </w:rPr>
          </w:pPr>
          <w:hyperlink w:anchor="_Toc48939306" w:history="1">
            <w:r w:rsidR="007E3481" w:rsidRPr="00E44626">
              <w:rPr>
                <w:rStyle w:val="Hyperlink"/>
                <w:noProof/>
              </w:rPr>
              <w:t>2.2 Frameworks &amp; Javascript Frameworks</w:t>
            </w:r>
            <w:r w:rsidR="007E3481">
              <w:rPr>
                <w:noProof/>
                <w:webHidden/>
              </w:rPr>
              <w:tab/>
            </w:r>
            <w:r w:rsidR="007E3481">
              <w:rPr>
                <w:noProof/>
                <w:webHidden/>
              </w:rPr>
              <w:fldChar w:fldCharType="begin"/>
            </w:r>
            <w:r w:rsidR="007E3481">
              <w:rPr>
                <w:noProof/>
                <w:webHidden/>
              </w:rPr>
              <w:instrText xml:space="preserve"> PAGEREF _Toc48939306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2D123BAB" w14:textId="02E1A1F2" w:rsidR="007E3481" w:rsidRDefault="00F76484">
          <w:pPr>
            <w:pStyle w:val="TOC3"/>
            <w:tabs>
              <w:tab w:val="right" w:leader="dot" w:pos="9016"/>
            </w:tabs>
            <w:rPr>
              <w:noProof/>
            </w:rPr>
          </w:pPr>
          <w:hyperlink w:anchor="_Toc48939307" w:history="1">
            <w:r w:rsidR="007E3481" w:rsidRPr="00E44626">
              <w:rPr>
                <w:rStyle w:val="Hyperlink"/>
                <w:noProof/>
              </w:rPr>
              <w:t>2.2.1 Frameworks</w:t>
            </w:r>
            <w:r w:rsidR="007E3481">
              <w:rPr>
                <w:noProof/>
                <w:webHidden/>
              </w:rPr>
              <w:tab/>
            </w:r>
            <w:r w:rsidR="007E3481">
              <w:rPr>
                <w:noProof/>
                <w:webHidden/>
              </w:rPr>
              <w:fldChar w:fldCharType="begin"/>
            </w:r>
            <w:r w:rsidR="007E3481">
              <w:rPr>
                <w:noProof/>
                <w:webHidden/>
              </w:rPr>
              <w:instrText xml:space="preserve"> PAGEREF _Toc48939307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2F87D82D" w14:textId="35CABB0E" w:rsidR="007E3481" w:rsidRDefault="00F76484">
          <w:pPr>
            <w:pStyle w:val="TOC3"/>
            <w:tabs>
              <w:tab w:val="right" w:leader="dot" w:pos="9016"/>
            </w:tabs>
            <w:rPr>
              <w:noProof/>
            </w:rPr>
          </w:pPr>
          <w:hyperlink w:anchor="_Toc48939308" w:history="1">
            <w:r w:rsidR="007E3481" w:rsidRPr="00E44626">
              <w:rPr>
                <w:rStyle w:val="Hyperlink"/>
                <w:noProof/>
              </w:rPr>
              <w:t>2.2.2 JavaScript, JavaScript Frameworks &amp; SPA frameworks</w:t>
            </w:r>
            <w:r w:rsidR="007E3481">
              <w:rPr>
                <w:noProof/>
                <w:webHidden/>
              </w:rPr>
              <w:tab/>
            </w:r>
            <w:r w:rsidR="007E3481">
              <w:rPr>
                <w:noProof/>
                <w:webHidden/>
              </w:rPr>
              <w:fldChar w:fldCharType="begin"/>
            </w:r>
            <w:r w:rsidR="007E3481">
              <w:rPr>
                <w:noProof/>
                <w:webHidden/>
              </w:rPr>
              <w:instrText xml:space="preserve"> PAGEREF _Toc48939308 \h </w:instrText>
            </w:r>
            <w:r w:rsidR="007E3481">
              <w:rPr>
                <w:noProof/>
                <w:webHidden/>
              </w:rPr>
            </w:r>
            <w:r w:rsidR="007E3481">
              <w:rPr>
                <w:noProof/>
                <w:webHidden/>
              </w:rPr>
              <w:fldChar w:fldCharType="separate"/>
            </w:r>
            <w:r w:rsidR="007C4AC6">
              <w:rPr>
                <w:noProof/>
                <w:webHidden/>
              </w:rPr>
              <w:t>6</w:t>
            </w:r>
            <w:r w:rsidR="007E3481">
              <w:rPr>
                <w:noProof/>
                <w:webHidden/>
              </w:rPr>
              <w:fldChar w:fldCharType="end"/>
            </w:r>
          </w:hyperlink>
        </w:p>
        <w:p w14:paraId="097D1403" w14:textId="15642BA9" w:rsidR="007E3481" w:rsidRDefault="00F76484">
          <w:pPr>
            <w:pStyle w:val="TOC2"/>
            <w:tabs>
              <w:tab w:val="right" w:leader="dot" w:pos="9016"/>
            </w:tabs>
            <w:rPr>
              <w:rFonts w:asciiTheme="minorHAnsi" w:eastAsiaTheme="minorEastAsia" w:hAnsiTheme="minorHAnsi"/>
              <w:noProof/>
              <w:sz w:val="22"/>
              <w:lang w:eastAsia="en-IN"/>
            </w:rPr>
          </w:pPr>
          <w:hyperlink w:anchor="_Toc48939309" w:history="1">
            <w:r w:rsidR="007E3481" w:rsidRPr="00E44626">
              <w:rPr>
                <w:rStyle w:val="Hyperlink"/>
                <w:noProof/>
              </w:rPr>
              <w:t>2.3 Previous work</w:t>
            </w:r>
            <w:r w:rsidR="007E3481">
              <w:rPr>
                <w:noProof/>
                <w:webHidden/>
              </w:rPr>
              <w:tab/>
            </w:r>
            <w:r w:rsidR="007E3481">
              <w:rPr>
                <w:noProof/>
                <w:webHidden/>
              </w:rPr>
              <w:fldChar w:fldCharType="begin"/>
            </w:r>
            <w:r w:rsidR="007E3481">
              <w:rPr>
                <w:noProof/>
                <w:webHidden/>
              </w:rPr>
              <w:instrText xml:space="preserve"> PAGEREF _Toc48939309 \h </w:instrText>
            </w:r>
            <w:r w:rsidR="007E3481">
              <w:rPr>
                <w:noProof/>
                <w:webHidden/>
              </w:rPr>
            </w:r>
            <w:r w:rsidR="007E3481">
              <w:rPr>
                <w:noProof/>
                <w:webHidden/>
              </w:rPr>
              <w:fldChar w:fldCharType="separate"/>
            </w:r>
            <w:r w:rsidR="007C4AC6">
              <w:rPr>
                <w:noProof/>
                <w:webHidden/>
              </w:rPr>
              <w:t>7</w:t>
            </w:r>
            <w:r w:rsidR="007E3481">
              <w:rPr>
                <w:noProof/>
                <w:webHidden/>
              </w:rPr>
              <w:fldChar w:fldCharType="end"/>
            </w:r>
          </w:hyperlink>
        </w:p>
        <w:p w14:paraId="1E756C84" w14:textId="71BD0861" w:rsidR="007E3481" w:rsidRDefault="00F76484">
          <w:pPr>
            <w:pStyle w:val="TOC1"/>
            <w:tabs>
              <w:tab w:val="right" w:leader="dot" w:pos="9016"/>
            </w:tabs>
            <w:rPr>
              <w:rFonts w:asciiTheme="minorHAnsi" w:eastAsiaTheme="minorEastAsia" w:hAnsiTheme="minorHAnsi"/>
              <w:noProof/>
              <w:sz w:val="22"/>
              <w:lang w:eastAsia="en-IN"/>
            </w:rPr>
          </w:pPr>
          <w:hyperlink w:anchor="_Toc48939310" w:history="1">
            <w:r w:rsidR="007E3481" w:rsidRPr="00E44626">
              <w:rPr>
                <w:rStyle w:val="Hyperlink"/>
                <w:noProof/>
              </w:rPr>
              <w:t>CHAPTER 3: METHODOLOGY</w:t>
            </w:r>
            <w:r w:rsidR="007E3481">
              <w:rPr>
                <w:noProof/>
                <w:webHidden/>
              </w:rPr>
              <w:tab/>
            </w:r>
            <w:r w:rsidR="007E3481">
              <w:rPr>
                <w:noProof/>
                <w:webHidden/>
              </w:rPr>
              <w:fldChar w:fldCharType="begin"/>
            </w:r>
            <w:r w:rsidR="007E3481">
              <w:rPr>
                <w:noProof/>
                <w:webHidden/>
              </w:rPr>
              <w:instrText xml:space="preserve"> PAGEREF _Toc48939310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19D0CAFD" w14:textId="5C63896B" w:rsidR="007E3481" w:rsidRDefault="00F76484">
          <w:pPr>
            <w:pStyle w:val="TOC2"/>
            <w:tabs>
              <w:tab w:val="right" w:leader="dot" w:pos="9016"/>
            </w:tabs>
            <w:rPr>
              <w:rFonts w:asciiTheme="minorHAnsi" w:eastAsiaTheme="minorEastAsia" w:hAnsiTheme="minorHAnsi"/>
              <w:noProof/>
              <w:sz w:val="22"/>
              <w:lang w:eastAsia="en-IN"/>
            </w:rPr>
          </w:pPr>
          <w:hyperlink w:anchor="_Toc48939311" w:history="1">
            <w:r w:rsidR="007E3481" w:rsidRPr="00E44626">
              <w:rPr>
                <w:rStyle w:val="Hyperlink"/>
                <w:noProof/>
              </w:rPr>
              <w:t>3.1 Application Design</w:t>
            </w:r>
            <w:r w:rsidR="007E3481">
              <w:rPr>
                <w:noProof/>
                <w:webHidden/>
              </w:rPr>
              <w:tab/>
            </w:r>
            <w:r w:rsidR="007E3481">
              <w:rPr>
                <w:noProof/>
                <w:webHidden/>
              </w:rPr>
              <w:fldChar w:fldCharType="begin"/>
            </w:r>
            <w:r w:rsidR="007E3481">
              <w:rPr>
                <w:noProof/>
                <w:webHidden/>
              </w:rPr>
              <w:instrText xml:space="preserve"> PAGEREF _Toc48939311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7A0806E0" w14:textId="7CD6B344" w:rsidR="007E3481" w:rsidRDefault="00F76484">
          <w:pPr>
            <w:pStyle w:val="TOC2"/>
            <w:tabs>
              <w:tab w:val="right" w:leader="dot" w:pos="9016"/>
            </w:tabs>
            <w:rPr>
              <w:rFonts w:asciiTheme="minorHAnsi" w:eastAsiaTheme="minorEastAsia" w:hAnsiTheme="minorHAnsi"/>
              <w:noProof/>
              <w:sz w:val="22"/>
              <w:lang w:eastAsia="en-IN"/>
            </w:rPr>
          </w:pPr>
          <w:hyperlink w:anchor="_Toc48939312" w:history="1">
            <w:r w:rsidR="007E3481" w:rsidRPr="00E44626">
              <w:rPr>
                <w:rStyle w:val="Hyperlink"/>
                <w:noProof/>
              </w:rPr>
              <w:t>3.2 Chosen Frameworks</w:t>
            </w:r>
            <w:r w:rsidR="007E3481">
              <w:rPr>
                <w:noProof/>
                <w:webHidden/>
              </w:rPr>
              <w:tab/>
            </w:r>
            <w:r w:rsidR="007E3481">
              <w:rPr>
                <w:noProof/>
                <w:webHidden/>
              </w:rPr>
              <w:fldChar w:fldCharType="begin"/>
            </w:r>
            <w:r w:rsidR="007E3481">
              <w:rPr>
                <w:noProof/>
                <w:webHidden/>
              </w:rPr>
              <w:instrText xml:space="preserve"> PAGEREF _Toc48939312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20FCBDB5" w14:textId="780B0A4D" w:rsidR="007E3481" w:rsidRDefault="00F76484">
          <w:pPr>
            <w:pStyle w:val="TOC3"/>
            <w:tabs>
              <w:tab w:val="right" w:leader="dot" w:pos="9016"/>
            </w:tabs>
            <w:rPr>
              <w:noProof/>
            </w:rPr>
          </w:pPr>
          <w:hyperlink w:anchor="_Toc48939313" w:history="1">
            <w:r w:rsidR="007E3481" w:rsidRPr="00E44626">
              <w:rPr>
                <w:rStyle w:val="Hyperlink"/>
                <w:noProof/>
              </w:rPr>
              <w:t>3.2.1 Angular 8:</w:t>
            </w:r>
            <w:r w:rsidR="007E3481">
              <w:rPr>
                <w:noProof/>
                <w:webHidden/>
              </w:rPr>
              <w:tab/>
            </w:r>
            <w:r w:rsidR="007E3481">
              <w:rPr>
                <w:noProof/>
                <w:webHidden/>
              </w:rPr>
              <w:fldChar w:fldCharType="begin"/>
            </w:r>
            <w:r w:rsidR="007E3481">
              <w:rPr>
                <w:noProof/>
                <w:webHidden/>
              </w:rPr>
              <w:instrText xml:space="preserve"> PAGEREF _Toc48939313 \h </w:instrText>
            </w:r>
            <w:r w:rsidR="007E3481">
              <w:rPr>
                <w:noProof/>
                <w:webHidden/>
              </w:rPr>
            </w:r>
            <w:r w:rsidR="007E3481">
              <w:rPr>
                <w:noProof/>
                <w:webHidden/>
              </w:rPr>
              <w:fldChar w:fldCharType="separate"/>
            </w:r>
            <w:r w:rsidR="007C4AC6">
              <w:rPr>
                <w:noProof/>
                <w:webHidden/>
              </w:rPr>
              <w:t>11</w:t>
            </w:r>
            <w:r w:rsidR="007E3481">
              <w:rPr>
                <w:noProof/>
                <w:webHidden/>
              </w:rPr>
              <w:fldChar w:fldCharType="end"/>
            </w:r>
          </w:hyperlink>
        </w:p>
        <w:p w14:paraId="1B0685D3" w14:textId="722247B7" w:rsidR="007E3481" w:rsidRDefault="00F76484">
          <w:pPr>
            <w:pStyle w:val="TOC3"/>
            <w:tabs>
              <w:tab w:val="right" w:leader="dot" w:pos="9016"/>
            </w:tabs>
            <w:rPr>
              <w:noProof/>
            </w:rPr>
          </w:pPr>
          <w:hyperlink w:anchor="_Toc48939314" w:history="1">
            <w:r w:rsidR="007E3481" w:rsidRPr="00E44626">
              <w:rPr>
                <w:rStyle w:val="Hyperlink"/>
                <w:noProof/>
              </w:rPr>
              <w:t>3.2.2 ReactJS:</w:t>
            </w:r>
            <w:r w:rsidR="007E3481">
              <w:rPr>
                <w:noProof/>
                <w:webHidden/>
              </w:rPr>
              <w:tab/>
            </w:r>
            <w:r w:rsidR="007E3481">
              <w:rPr>
                <w:noProof/>
                <w:webHidden/>
              </w:rPr>
              <w:fldChar w:fldCharType="begin"/>
            </w:r>
            <w:r w:rsidR="007E3481">
              <w:rPr>
                <w:noProof/>
                <w:webHidden/>
              </w:rPr>
              <w:instrText xml:space="preserve"> PAGEREF _Toc48939314 \h </w:instrText>
            </w:r>
            <w:r w:rsidR="007E3481">
              <w:rPr>
                <w:noProof/>
                <w:webHidden/>
              </w:rPr>
            </w:r>
            <w:r w:rsidR="007E3481">
              <w:rPr>
                <w:noProof/>
                <w:webHidden/>
              </w:rPr>
              <w:fldChar w:fldCharType="separate"/>
            </w:r>
            <w:r w:rsidR="007C4AC6">
              <w:rPr>
                <w:noProof/>
                <w:webHidden/>
              </w:rPr>
              <w:t>12</w:t>
            </w:r>
            <w:r w:rsidR="007E3481">
              <w:rPr>
                <w:noProof/>
                <w:webHidden/>
              </w:rPr>
              <w:fldChar w:fldCharType="end"/>
            </w:r>
          </w:hyperlink>
        </w:p>
        <w:p w14:paraId="6448A48D" w14:textId="58C95938" w:rsidR="007E3481" w:rsidRDefault="00F76484">
          <w:pPr>
            <w:pStyle w:val="TOC3"/>
            <w:tabs>
              <w:tab w:val="right" w:leader="dot" w:pos="9016"/>
            </w:tabs>
            <w:rPr>
              <w:noProof/>
            </w:rPr>
          </w:pPr>
          <w:hyperlink w:anchor="_Toc48939315" w:history="1">
            <w:r w:rsidR="007E3481" w:rsidRPr="00E44626">
              <w:rPr>
                <w:rStyle w:val="Hyperlink"/>
                <w:noProof/>
              </w:rPr>
              <w:t>3.2.3 Vue.js:</w:t>
            </w:r>
            <w:r w:rsidR="007E3481">
              <w:rPr>
                <w:noProof/>
                <w:webHidden/>
              </w:rPr>
              <w:tab/>
            </w:r>
            <w:r w:rsidR="007E3481">
              <w:rPr>
                <w:noProof/>
                <w:webHidden/>
              </w:rPr>
              <w:fldChar w:fldCharType="begin"/>
            </w:r>
            <w:r w:rsidR="007E3481">
              <w:rPr>
                <w:noProof/>
                <w:webHidden/>
              </w:rPr>
              <w:instrText xml:space="preserve"> PAGEREF _Toc48939315 \h </w:instrText>
            </w:r>
            <w:r w:rsidR="007E3481">
              <w:rPr>
                <w:noProof/>
                <w:webHidden/>
              </w:rPr>
            </w:r>
            <w:r w:rsidR="007E3481">
              <w:rPr>
                <w:noProof/>
                <w:webHidden/>
              </w:rPr>
              <w:fldChar w:fldCharType="separate"/>
            </w:r>
            <w:r w:rsidR="007C4AC6">
              <w:rPr>
                <w:noProof/>
                <w:webHidden/>
              </w:rPr>
              <w:t>12</w:t>
            </w:r>
            <w:r w:rsidR="007E3481">
              <w:rPr>
                <w:noProof/>
                <w:webHidden/>
              </w:rPr>
              <w:fldChar w:fldCharType="end"/>
            </w:r>
          </w:hyperlink>
        </w:p>
        <w:p w14:paraId="51DD9834" w14:textId="600FBE1C" w:rsidR="007E3481" w:rsidRDefault="00F76484">
          <w:pPr>
            <w:pStyle w:val="TOC3"/>
            <w:tabs>
              <w:tab w:val="right" w:leader="dot" w:pos="9016"/>
            </w:tabs>
            <w:rPr>
              <w:noProof/>
            </w:rPr>
          </w:pPr>
          <w:hyperlink w:anchor="_Toc48939316" w:history="1">
            <w:r w:rsidR="007E3481" w:rsidRPr="00E44626">
              <w:rPr>
                <w:rStyle w:val="Hyperlink"/>
                <w:noProof/>
              </w:rPr>
              <w:t>3.2.4 Ember.js:</w:t>
            </w:r>
            <w:r w:rsidR="007E3481">
              <w:rPr>
                <w:noProof/>
                <w:webHidden/>
              </w:rPr>
              <w:tab/>
            </w:r>
            <w:r w:rsidR="007E3481">
              <w:rPr>
                <w:noProof/>
                <w:webHidden/>
              </w:rPr>
              <w:fldChar w:fldCharType="begin"/>
            </w:r>
            <w:r w:rsidR="007E3481">
              <w:rPr>
                <w:noProof/>
                <w:webHidden/>
              </w:rPr>
              <w:instrText xml:space="preserve"> PAGEREF _Toc48939316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3D24DAB5" w14:textId="49D8FE86" w:rsidR="007E3481" w:rsidRDefault="00F76484">
          <w:pPr>
            <w:pStyle w:val="TOC2"/>
            <w:tabs>
              <w:tab w:val="right" w:leader="dot" w:pos="9016"/>
            </w:tabs>
            <w:rPr>
              <w:rFonts w:asciiTheme="minorHAnsi" w:eastAsiaTheme="minorEastAsia" w:hAnsiTheme="minorHAnsi"/>
              <w:noProof/>
              <w:sz w:val="22"/>
              <w:lang w:eastAsia="en-IN"/>
            </w:rPr>
          </w:pPr>
          <w:hyperlink w:anchor="_Toc48939317" w:history="1">
            <w:r w:rsidR="007E3481" w:rsidRPr="00E44626">
              <w:rPr>
                <w:rStyle w:val="Hyperlink"/>
                <w:noProof/>
              </w:rPr>
              <w:t>3.3 Performance Parameters &amp; Methods To Compute Those</w:t>
            </w:r>
            <w:r w:rsidR="007E3481">
              <w:rPr>
                <w:noProof/>
                <w:webHidden/>
              </w:rPr>
              <w:tab/>
            </w:r>
            <w:r w:rsidR="007E3481">
              <w:rPr>
                <w:noProof/>
                <w:webHidden/>
              </w:rPr>
              <w:fldChar w:fldCharType="begin"/>
            </w:r>
            <w:r w:rsidR="007E3481">
              <w:rPr>
                <w:noProof/>
                <w:webHidden/>
              </w:rPr>
              <w:instrText xml:space="preserve"> PAGEREF _Toc48939317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49E72719" w14:textId="09DAC94B" w:rsidR="007E3481" w:rsidRDefault="00F76484">
          <w:pPr>
            <w:pStyle w:val="TOC3"/>
            <w:tabs>
              <w:tab w:val="right" w:leader="dot" w:pos="9016"/>
            </w:tabs>
            <w:rPr>
              <w:noProof/>
            </w:rPr>
          </w:pPr>
          <w:hyperlink w:anchor="_Toc48939318" w:history="1">
            <w:r w:rsidR="007E3481" w:rsidRPr="00E44626">
              <w:rPr>
                <w:rStyle w:val="Hyperlink"/>
                <w:noProof/>
              </w:rPr>
              <w:t>3.3.1 Lines of codes:</w:t>
            </w:r>
            <w:r w:rsidR="007E3481">
              <w:rPr>
                <w:noProof/>
                <w:webHidden/>
              </w:rPr>
              <w:tab/>
            </w:r>
            <w:r w:rsidR="007E3481">
              <w:rPr>
                <w:noProof/>
                <w:webHidden/>
              </w:rPr>
              <w:fldChar w:fldCharType="begin"/>
            </w:r>
            <w:r w:rsidR="007E3481">
              <w:rPr>
                <w:noProof/>
                <w:webHidden/>
              </w:rPr>
              <w:instrText xml:space="preserve"> PAGEREF _Toc48939318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43D3BFA6" w14:textId="3CE951E3" w:rsidR="007E3481" w:rsidRDefault="00F76484">
          <w:pPr>
            <w:pStyle w:val="TOC3"/>
            <w:tabs>
              <w:tab w:val="right" w:leader="dot" w:pos="9016"/>
            </w:tabs>
            <w:rPr>
              <w:noProof/>
            </w:rPr>
          </w:pPr>
          <w:hyperlink w:anchor="_Toc48939319" w:history="1">
            <w:r w:rsidR="007E3481" w:rsidRPr="00E44626">
              <w:rPr>
                <w:rStyle w:val="Hyperlink"/>
                <w:noProof/>
              </w:rPr>
              <w:t>3.3.2 First Contentful Paint (FCP):</w:t>
            </w:r>
            <w:r w:rsidR="007E3481">
              <w:rPr>
                <w:noProof/>
                <w:webHidden/>
              </w:rPr>
              <w:tab/>
            </w:r>
            <w:r w:rsidR="007E3481">
              <w:rPr>
                <w:noProof/>
                <w:webHidden/>
              </w:rPr>
              <w:fldChar w:fldCharType="begin"/>
            </w:r>
            <w:r w:rsidR="007E3481">
              <w:rPr>
                <w:noProof/>
                <w:webHidden/>
              </w:rPr>
              <w:instrText xml:space="preserve"> PAGEREF _Toc48939319 \h </w:instrText>
            </w:r>
            <w:r w:rsidR="007E3481">
              <w:rPr>
                <w:noProof/>
                <w:webHidden/>
              </w:rPr>
            </w:r>
            <w:r w:rsidR="007E3481">
              <w:rPr>
                <w:noProof/>
                <w:webHidden/>
              </w:rPr>
              <w:fldChar w:fldCharType="separate"/>
            </w:r>
            <w:r w:rsidR="007C4AC6">
              <w:rPr>
                <w:noProof/>
                <w:webHidden/>
              </w:rPr>
              <w:t>15</w:t>
            </w:r>
            <w:r w:rsidR="007E3481">
              <w:rPr>
                <w:noProof/>
                <w:webHidden/>
              </w:rPr>
              <w:fldChar w:fldCharType="end"/>
            </w:r>
          </w:hyperlink>
        </w:p>
        <w:p w14:paraId="2D6C2DC7" w14:textId="6F9888F8" w:rsidR="007E3481" w:rsidRDefault="00F76484">
          <w:pPr>
            <w:pStyle w:val="TOC3"/>
            <w:tabs>
              <w:tab w:val="right" w:leader="dot" w:pos="9016"/>
            </w:tabs>
            <w:rPr>
              <w:noProof/>
            </w:rPr>
          </w:pPr>
          <w:hyperlink w:anchor="_Toc48939320" w:history="1">
            <w:r w:rsidR="007E3481" w:rsidRPr="00E44626">
              <w:rPr>
                <w:rStyle w:val="Hyperlink"/>
                <w:noProof/>
              </w:rPr>
              <w:t>3.3.3 Speed Index :</w:t>
            </w:r>
            <w:r w:rsidR="007E3481">
              <w:rPr>
                <w:noProof/>
                <w:webHidden/>
              </w:rPr>
              <w:tab/>
            </w:r>
            <w:r w:rsidR="007E3481">
              <w:rPr>
                <w:noProof/>
                <w:webHidden/>
              </w:rPr>
              <w:fldChar w:fldCharType="begin"/>
            </w:r>
            <w:r w:rsidR="007E3481">
              <w:rPr>
                <w:noProof/>
                <w:webHidden/>
              </w:rPr>
              <w:instrText xml:space="preserve"> PAGEREF _Toc48939320 \h </w:instrText>
            </w:r>
            <w:r w:rsidR="007E3481">
              <w:rPr>
                <w:noProof/>
                <w:webHidden/>
              </w:rPr>
            </w:r>
            <w:r w:rsidR="007E3481">
              <w:rPr>
                <w:noProof/>
                <w:webHidden/>
              </w:rPr>
              <w:fldChar w:fldCharType="separate"/>
            </w:r>
            <w:r w:rsidR="007C4AC6">
              <w:rPr>
                <w:noProof/>
                <w:webHidden/>
              </w:rPr>
              <w:t>15</w:t>
            </w:r>
            <w:r w:rsidR="007E3481">
              <w:rPr>
                <w:noProof/>
                <w:webHidden/>
              </w:rPr>
              <w:fldChar w:fldCharType="end"/>
            </w:r>
          </w:hyperlink>
        </w:p>
        <w:p w14:paraId="2A250968" w14:textId="1D03D579" w:rsidR="007E3481" w:rsidRDefault="00F76484">
          <w:pPr>
            <w:pStyle w:val="TOC3"/>
            <w:tabs>
              <w:tab w:val="right" w:leader="dot" w:pos="9016"/>
            </w:tabs>
            <w:rPr>
              <w:noProof/>
            </w:rPr>
          </w:pPr>
          <w:hyperlink w:anchor="_Toc48939321" w:history="1">
            <w:r w:rsidR="007E3481" w:rsidRPr="00E44626">
              <w:rPr>
                <w:rStyle w:val="Hyperlink"/>
                <w:noProof/>
              </w:rPr>
              <w:t>3.3.4 Larget Contentful paint (LCP):</w:t>
            </w:r>
            <w:r w:rsidR="007E3481">
              <w:rPr>
                <w:noProof/>
                <w:webHidden/>
              </w:rPr>
              <w:tab/>
            </w:r>
            <w:r w:rsidR="007E3481">
              <w:rPr>
                <w:noProof/>
                <w:webHidden/>
              </w:rPr>
              <w:fldChar w:fldCharType="begin"/>
            </w:r>
            <w:r w:rsidR="007E3481">
              <w:rPr>
                <w:noProof/>
                <w:webHidden/>
              </w:rPr>
              <w:instrText xml:space="preserve"> PAGEREF _Toc48939321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69E693A6" w14:textId="102F3221" w:rsidR="007E3481" w:rsidRDefault="00F76484">
          <w:pPr>
            <w:pStyle w:val="TOC3"/>
            <w:tabs>
              <w:tab w:val="right" w:leader="dot" w:pos="9016"/>
            </w:tabs>
            <w:rPr>
              <w:noProof/>
            </w:rPr>
          </w:pPr>
          <w:hyperlink w:anchor="_Toc48939322" w:history="1">
            <w:r w:rsidR="007E3481" w:rsidRPr="00E44626">
              <w:rPr>
                <w:rStyle w:val="Hyperlink"/>
                <w:noProof/>
              </w:rPr>
              <w:t>3.3.5 Time To Interactive (TTI):</w:t>
            </w:r>
            <w:r w:rsidR="007E3481">
              <w:rPr>
                <w:noProof/>
                <w:webHidden/>
              </w:rPr>
              <w:tab/>
            </w:r>
            <w:r w:rsidR="007E3481">
              <w:rPr>
                <w:noProof/>
                <w:webHidden/>
              </w:rPr>
              <w:fldChar w:fldCharType="begin"/>
            </w:r>
            <w:r w:rsidR="007E3481">
              <w:rPr>
                <w:noProof/>
                <w:webHidden/>
              </w:rPr>
              <w:instrText xml:space="preserve"> PAGEREF _Toc48939322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4DBB4256" w14:textId="6A8AB390" w:rsidR="007E3481" w:rsidRDefault="00F76484">
          <w:pPr>
            <w:pStyle w:val="TOC3"/>
            <w:tabs>
              <w:tab w:val="right" w:leader="dot" w:pos="9016"/>
            </w:tabs>
            <w:rPr>
              <w:noProof/>
            </w:rPr>
          </w:pPr>
          <w:hyperlink w:anchor="_Toc48939323" w:history="1">
            <w:r w:rsidR="007E3481" w:rsidRPr="00E44626">
              <w:rPr>
                <w:rStyle w:val="Hyperlink"/>
                <w:noProof/>
              </w:rPr>
              <w:t>3.3.6 Total Blocking Time (TBT) :</w:t>
            </w:r>
            <w:r w:rsidR="007E3481">
              <w:rPr>
                <w:noProof/>
                <w:webHidden/>
              </w:rPr>
              <w:tab/>
            </w:r>
            <w:r w:rsidR="007E3481">
              <w:rPr>
                <w:noProof/>
                <w:webHidden/>
              </w:rPr>
              <w:fldChar w:fldCharType="begin"/>
            </w:r>
            <w:r w:rsidR="007E3481">
              <w:rPr>
                <w:noProof/>
                <w:webHidden/>
              </w:rPr>
              <w:instrText xml:space="preserve"> PAGEREF _Toc48939323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23ECC0D3" w14:textId="31237ABB" w:rsidR="007E3481" w:rsidRDefault="00F76484">
          <w:pPr>
            <w:pStyle w:val="TOC3"/>
            <w:tabs>
              <w:tab w:val="right" w:leader="dot" w:pos="9016"/>
            </w:tabs>
            <w:rPr>
              <w:noProof/>
            </w:rPr>
          </w:pPr>
          <w:hyperlink w:anchor="_Toc48939324" w:history="1">
            <w:r w:rsidR="007E3481" w:rsidRPr="00E44626">
              <w:rPr>
                <w:rStyle w:val="Hyperlink"/>
                <w:noProof/>
              </w:rPr>
              <w:t>3.3.7 Time Taken To Render The Real-Time Data:</w:t>
            </w:r>
            <w:r w:rsidR="007E3481">
              <w:rPr>
                <w:noProof/>
                <w:webHidden/>
              </w:rPr>
              <w:tab/>
            </w:r>
            <w:r w:rsidR="007E3481">
              <w:rPr>
                <w:noProof/>
                <w:webHidden/>
              </w:rPr>
              <w:fldChar w:fldCharType="begin"/>
            </w:r>
            <w:r w:rsidR="007E3481">
              <w:rPr>
                <w:noProof/>
                <w:webHidden/>
              </w:rPr>
              <w:instrText xml:space="preserve"> PAGEREF _Toc48939324 \h </w:instrText>
            </w:r>
            <w:r w:rsidR="007E3481">
              <w:rPr>
                <w:noProof/>
                <w:webHidden/>
              </w:rPr>
            </w:r>
            <w:r w:rsidR="007E3481">
              <w:rPr>
                <w:noProof/>
                <w:webHidden/>
              </w:rPr>
              <w:fldChar w:fldCharType="separate"/>
            </w:r>
            <w:r w:rsidR="007C4AC6">
              <w:rPr>
                <w:noProof/>
                <w:webHidden/>
              </w:rPr>
              <w:t>17</w:t>
            </w:r>
            <w:r w:rsidR="007E3481">
              <w:rPr>
                <w:noProof/>
                <w:webHidden/>
              </w:rPr>
              <w:fldChar w:fldCharType="end"/>
            </w:r>
          </w:hyperlink>
        </w:p>
        <w:p w14:paraId="23E5D958" w14:textId="4CAE217D" w:rsidR="00F76D08" w:rsidRDefault="00F76D08">
          <w:r>
            <w:rPr>
              <w:b/>
              <w:bCs/>
              <w:noProof/>
            </w:rPr>
            <w:fldChar w:fldCharType="end"/>
          </w:r>
        </w:p>
      </w:sdtContent>
    </w:sdt>
    <w:p w14:paraId="6B93493A" w14:textId="5588584F" w:rsidR="00F76D08" w:rsidRDefault="007C04BA" w:rsidP="007C04BA">
      <w:pPr>
        <w:pStyle w:val="Heading1"/>
        <w:tabs>
          <w:tab w:val="left" w:pos="2605"/>
        </w:tabs>
        <w:rPr>
          <w:lang w:val="en-US"/>
        </w:rPr>
      </w:pPr>
      <w:r>
        <w:rPr>
          <w:lang w:val="en-US"/>
        </w:rPr>
        <w:tab/>
      </w:r>
    </w:p>
    <w:p w14:paraId="5521093E" w14:textId="2BEA1CA2" w:rsidR="00F76D08" w:rsidRDefault="00F76D08">
      <w:pPr>
        <w:spacing w:after="160" w:line="259" w:lineRule="auto"/>
        <w:jc w:val="left"/>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1" w:name="_Toc48939296"/>
      <w:r>
        <w:rPr>
          <w:lang w:val="en-US"/>
        </w:rPr>
        <w:lastRenderedPageBreak/>
        <w:t xml:space="preserve">CHAPTER 1: </w:t>
      </w:r>
      <w:r w:rsidR="00762DB4">
        <w:rPr>
          <w:lang w:val="en-US"/>
        </w:rPr>
        <w:t>Introduction</w:t>
      </w:r>
      <w:bookmarkEnd w:id="1"/>
    </w:p>
    <w:p w14:paraId="16CCB7DE" w14:textId="0D308E23"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 xml:space="preserve">use of </w:t>
      </w:r>
      <w:r w:rsidR="00A935BB">
        <w:rPr>
          <w:lang w:val="en-US"/>
        </w:rPr>
        <w:t xml:space="preserve">the </w:t>
      </w:r>
      <w:r>
        <w:rPr>
          <w:lang w:val="en-US"/>
        </w:rPr>
        <w:t>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bookmarkStart w:id="2" w:name="_Toc48939297"/>
      <w:r>
        <w:rPr>
          <w:lang w:val="en-US"/>
        </w:rPr>
        <w:t>Conventional Approach</w:t>
      </w:r>
      <w:bookmarkEnd w:id="2"/>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352EEC45"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w:t>
      </w:r>
      <w:r w:rsidR="00575164">
        <w:rPr>
          <w:lang w:val="en-US"/>
        </w:rPr>
        <w:t>of Reloading the entire page on every interaction</w:t>
      </w:r>
      <w:r>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 xml:space="preserve"> new technologies were introduced called a single page application SPA.</w:t>
      </w:r>
    </w:p>
    <w:p w14:paraId="592F0A6D" w14:textId="0D4621FB" w:rsidR="00B73C28" w:rsidRDefault="00B73C28" w:rsidP="00B65254">
      <w:pPr>
        <w:pStyle w:val="Heading2"/>
        <w:numPr>
          <w:ilvl w:val="1"/>
          <w:numId w:val="2"/>
        </w:numPr>
        <w:rPr>
          <w:lang w:val="en-US"/>
        </w:rPr>
      </w:pPr>
      <w:bookmarkStart w:id="3" w:name="_Toc48939298"/>
      <w:r>
        <w:rPr>
          <w:lang w:val="en-US"/>
        </w:rPr>
        <w:t>Single Page Applications</w:t>
      </w:r>
      <w:r w:rsidR="0006506D">
        <w:rPr>
          <w:lang w:val="en-US"/>
        </w:rPr>
        <w:t xml:space="preserve"> &amp;</w:t>
      </w:r>
      <w:r w:rsidR="00842FD2">
        <w:rPr>
          <w:lang w:val="en-US"/>
        </w:rPr>
        <w:t xml:space="preserve"> AJAX</w:t>
      </w:r>
      <w:bookmarkEnd w:id="3"/>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325A3D11" w:rsidR="00F93BCF" w:rsidRPr="009C11B5" w:rsidRDefault="00F93BCF" w:rsidP="003A0B4D">
      <w:pPr>
        <w:rPr>
          <w:rStyle w:val="SubtitleChar"/>
        </w:rPr>
      </w:pPr>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Because 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w:t>
      </w:r>
      <w:r w:rsidR="0038277C">
        <w:rPr>
          <w:lang w:val="en-US"/>
        </w:rPr>
        <w:lastRenderedPageBreak/>
        <w:t>experience. Traditionally XML was the choice of data format for the data to be transferred but Nowadays JSON is chosen.</w:t>
      </w:r>
      <w:r w:rsidR="003A0B4D">
        <w:rPr>
          <w:lang w:val="en-US"/>
        </w:rPr>
        <w:t xml:space="preserve"> </w:t>
      </w:r>
      <w:r w:rsidR="009C11B5" w:rsidRPr="009C11B5">
        <w:rPr>
          <w:rStyle w:val="SubtitleChar"/>
        </w:rPr>
        <w:fldChar w:fldCharType="begin" w:fldLock="1"/>
      </w:r>
      <w:r w:rsidR="00AB4C07">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lainTextFormattedCitation":"(Smith, no date; Lin et al., 2012; Jadhav et al., 2015)","previousl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noProof/>
        </w:rPr>
        <w:t>(Smith, no date; Lin et al., 2012; Jadhav et al., 2015)</w:t>
      </w:r>
      <w:r w:rsidR="009C11B5" w:rsidRPr="009C11B5">
        <w:rPr>
          <w:rStyle w:val="SubtitleChar"/>
        </w:rPr>
        <w:fldChar w:fldCharType="end"/>
      </w:r>
    </w:p>
    <w:p w14:paraId="6ED61BF4" w14:textId="7257EE46" w:rsidR="00F557A9" w:rsidRDefault="007F6341" w:rsidP="00C747ED">
      <w:pPr>
        <w:pStyle w:val="Heading2"/>
        <w:numPr>
          <w:ilvl w:val="1"/>
          <w:numId w:val="2"/>
        </w:numPr>
        <w:rPr>
          <w:lang w:val="en-US"/>
        </w:rPr>
      </w:pPr>
      <w:bookmarkStart w:id="4" w:name="_Toc48939299"/>
      <w:r>
        <w:rPr>
          <w:lang w:val="en-US"/>
        </w:rPr>
        <w:t>Java</w:t>
      </w:r>
      <w:r w:rsidR="00FB5CA1">
        <w:rPr>
          <w:lang w:val="en-US"/>
        </w:rPr>
        <w:t>S</w:t>
      </w:r>
      <w:r>
        <w:rPr>
          <w:lang w:val="en-US"/>
        </w:rPr>
        <w:t>cript Frameworks</w:t>
      </w:r>
      <w:bookmarkEnd w:id="4"/>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4235C408" w:rsidR="004611C0" w:rsidRPr="00FD74F6" w:rsidRDefault="004611C0" w:rsidP="00FD74F6">
      <w:pPr>
        <w:pStyle w:val="Heading2"/>
      </w:pPr>
      <w:bookmarkStart w:id="5" w:name="_Toc48939300"/>
      <w:r w:rsidRPr="00FD74F6">
        <w:t>1.4</w:t>
      </w:r>
      <w:r w:rsidR="00FD74F6">
        <w:t xml:space="preserve"> </w:t>
      </w:r>
      <w:r w:rsidR="00197E50" w:rsidRPr="00FD74F6">
        <w:t>Rationale</w:t>
      </w:r>
      <w:bookmarkEnd w:id="5"/>
      <w:r w:rsidRPr="00FD74F6">
        <w:t xml:space="preserve">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6" w:name="_Toc48939301"/>
      <w:r>
        <w:rPr>
          <w:lang w:val="en-US"/>
        </w:rPr>
        <w:t>Research Question</w:t>
      </w:r>
      <w:bookmarkEnd w:id="6"/>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386DFFB3" w:rsidR="00696803" w:rsidRPr="00372E59" w:rsidRDefault="00372E59" w:rsidP="00372E59">
      <w:pPr>
        <w:pStyle w:val="ListParagraph"/>
        <w:numPr>
          <w:ilvl w:val="0"/>
          <w:numId w:val="4"/>
        </w:numPr>
        <w:rPr>
          <w:lang w:val="en-US"/>
        </w:rPr>
      </w:pPr>
      <w:r>
        <w:rPr>
          <w:lang w:val="en-US"/>
        </w:rPr>
        <w:t>How to evaluate the JavaScript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7" w:name="_Toc48939302"/>
      <w:r w:rsidR="006763F9">
        <w:rPr>
          <w:lang w:val="en-US"/>
        </w:rPr>
        <w:t xml:space="preserve">My Interest </w:t>
      </w:r>
      <w:proofErr w:type="gramStart"/>
      <w:r w:rsidR="006763F9">
        <w:rPr>
          <w:lang w:val="en-US"/>
        </w:rPr>
        <w:t>In</w:t>
      </w:r>
      <w:proofErr w:type="gramEnd"/>
      <w:r w:rsidR="006763F9">
        <w:rPr>
          <w:lang w:val="en-US"/>
        </w:rPr>
        <w:t xml:space="preserve"> The Topic</w:t>
      </w:r>
      <w:bookmarkEnd w:id="7"/>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lastRenderedPageBreak/>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bookmarkStart w:id="8" w:name="_Toc48939303"/>
      <w:r>
        <w:rPr>
          <w:lang w:val="en-US"/>
        </w:rPr>
        <w:t>Roadmap for the dissertation</w:t>
      </w:r>
      <w:bookmarkEnd w:id="8"/>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after="160"/>
        <w:jc w:val="left"/>
        <w:rPr>
          <w:lang w:val="en-US"/>
        </w:rPr>
      </w:pPr>
      <w:r>
        <w:rPr>
          <w:lang w:val="en-US"/>
        </w:rPr>
        <w:br w:type="page"/>
      </w:r>
    </w:p>
    <w:p w14:paraId="6D981D0A" w14:textId="1BB00522" w:rsidR="007810B4" w:rsidRDefault="001C2E97" w:rsidP="001C2E97">
      <w:pPr>
        <w:pStyle w:val="Heading1"/>
        <w:rPr>
          <w:lang w:val="en-US"/>
        </w:rPr>
      </w:pPr>
      <w:bookmarkStart w:id="9" w:name="_Toc48939304"/>
      <w:r>
        <w:rPr>
          <w:lang w:val="en-US"/>
        </w:rPr>
        <w:lastRenderedPageBreak/>
        <w:t>CHAPTER 2: LITERATURE REVIEW</w:t>
      </w:r>
      <w:r w:rsidR="00732E23">
        <w:rPr>
          <w:lang w:val="en-US"/>
        </w:rPr>
        <w:t xml:space="preserve"> &amp; RELATED WORK</w:t>
      </w:r>
      <w:bookmarkEnd w:id="9"/>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10" w:name="_Toc48939305"/>
      <w:r>
        <w:rPr>
          <w:lang w:val="en-US"/>
        </w:rPr>
        <w:t>2.1 Benchmarking</w:t>
      </w:r>
      <w:bookmarkEnd w:id="10"/>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bookmarkStart w:id="11" w:name="_Toc48939306"/>
      <w:r w:rsidRPr="00370C56">
        <w:t>2.</w:t>
      </w:r>
      <w:r w:rsidR="00A84175">
        <w:t>2</w:t>
      </w:r>
      <w:r w:rsidRPr="00370C56">
        <w:t xml:space="preserve"> Frameworks &amp; </w:t>
      </w:r>
      <w:proofErr w:type="spellStart"/>
      <w:r w:rsidRPr="00370C56">
        <w:t>Javascript</w:t>
      </w:r>
      <w:proofErr w:type="spellEnd"/>
      <w:r w:rsidRPr="00370C56">
        <w:t xml:space="preserve"> Frameworks</w:t>
      </w:r>
      <w:bookmarkEnd w:id="11"/>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3F5BF7">
      <w:pPr>
        <w:pStyle w:val="Heading3"/>
      </w:pPr>
      <w:bookmarkStart w:id="12" w:name="_Toc48939307"/>
      <w:r w:rsidRPr="001B2FB5">
        <w:t>2.</w:t>
      </w:r>
      <w:r w:rsidR="00A84175">
        <w:t>2</w:t>
      </w:r>
      <w:r w:rsidRPr="001B2FB5">
        <w:t>.1 Frameworks</w:t>
      </w:r>
      <w:bookmarkEnd w:id="12"/>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 xml:space="preserve">“Framework is nothing but a reusable system build to use in all part of software which is represented by </w:t>
      </w:r>
      <w:r w:rsidR="0087103B" w:rsidRPr="00363D8A">
        <w:rPr>
          <w:rStyle w:val="TitleChar"/>
        </w:rPr>
        <w:lastRenderedPageBreak/>
        <w:t>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CD0D0D">
      <w:pPr>
        <w:pStyle w:val="Heading3"/>
      </w:pPr>
      <w:bookmarkStart w:id="13" w:name="_Toc48939308"/>
      <w:r>
        <w:t>2.2.2 JavaScript,</w:t>
      </w:r>
      <w:r w:rsidR="002B6122">
        <w:t xml:space="preserve"> </w:t>
      </w:r>
      <w:r>
        <w:t>JavaScript Frameworks &amp; SPA frameworks</w:t>
      </w:r>
      <w:bookmarkEnd w:id="13"/>
    </w:p>
    <w:p w14:paraId="448F47EC" w14:textId="32817F03"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w:t>
      </w:r>
      <w:r w:rsidR="00AB4C07">
        <w:t xml:space="preserve">a </w:t>
      </w:r>
      <w:r w:rsidR="00915735">
        <w:t>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6CE4E1CF"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w:t>
      </w:r>
      <w:r w:rsidR="00AB4C07">
        <w:t xml:space="preserve">the </w:t>
      </w:r>
      <w:r w:rsidR="00B5604A">
        <w:t xml:space="preserve">evolution </w:t>
      </w:r>
      <w:r w:rsidR="00AB4C07">
        <w:t>of</w:t>
      </w:r>
      <w:r w:rsidR="00B5604A">
        <w:t xml:space="preserve">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755C2746" w:rsidR="00922CDA" w:rsidRDefault="00063274" w:rsidP="007406FC">
      <w:r>
        <w:lastRenderedPageBreak/>
        <w:t>When ajax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14" w:name="_Toc48939309"/>
      <w:r>
        <w:t>2.3 Previous work</w:t>
      </w:r>
      <w:bookmarkEnd w:id="14"/>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77777777"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t xml:space="preserve">. This application has been developed in every latest JavaScript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7A34EBFA" w14:textId="77777777" w:rsidR="00B553DE" w:rsidRDefault="00B553DE" w:rsidP="00B553DE">
      <w:r w:rsidRPr="008E09F8">
        <w:rPr>
          <w:noProof/>
        </w:rPr>
        <w:lastRenderedPageBreak/>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5B4DD473" w14:textId="77777777" w:rsidR="00B553DE" w:rsidRDefault="00B553DE" w:rsidP="00B553DE">
      <w:r>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67BBBB16" w14:textId="2189092A" w:rsidR="00C5230A" w:rsidRDefault="00C5230A" w:rsidP="007C5100">
      <w:pPr>
        <w:jc w:val="center"/>
      </w:pPr>
      <w:r w:rsidRPr="00C5230A">
        <w:rPr>
          <w:noProof/>
        </w:rPr>
        <w:lastRenderedPageBreak/>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213163A8" w14:textId="12FBB6F4" w:rsidR="001F5482" w:rsidRDefault="001F5482" w:rsidP="001F5482"/>
    <w:p w14:paraId="5DA660D7" w14:textId="0F7B65FF" w:rsidR="0026074A" w:rsidRDefault="0026074A" w:rsidP="001F5482"/>
    <w:p w14:paraId="0C049A11" w14:textId="77777777" w:rsidR="0026074A" w:rsidRDefault="0026074A">
      <w:pPr>
        <w:spacing w:after="160" w:line="259" w:lineRule="auto"/>
        <w:jc w:val="left"/>
      </w:pPr>
      <w:r>
        <w:br w:type="page"/>
      </w:r>
    </w:p>
    <w:p w14:paraId="3CA13502" w14:textId="728F3067" w:rsidR="001F5482" w:rsidRDefault="0026074A" w:rsidP="0026074A">
      <w:pPr>
        <w:pStyle w:val="Heading1"/>
      </w:pPr>
      <w:bookmarkStart w:id="15" w:name="_Toc48939310"/>
      <w:r>
        <w:lastRenderedPageBreak/>
        <w:t>CHAPTER 3: METHODOLOGY</w:t>
      </w:r>
      <w:bookmarkEnd w:id="15"/>
    </w:p>
    <w:p w14:paraId="35A672B0" w14:textId="77777777" w:rsidR="009955EA" w:rsidRDefault="00DE0E8E" w:rsidP="00DE0E8E">
      <w:r>
        <w:t>This chapter provides an overview of the research methodology and methods used to carry out this artifact. This section describes the selection of frameworks, selection of parameters, an application designed for computing the performances, different browsers used, tools and techniques used for obtaining the various results.</w:t>
      </w:r>
    </w:p>
    <w:p w14:paraId="570B0562" w14:textId="77777777" w:rsidR="009955EA" w:rsidRDefault="009955EA" w:rsidP="00DE0E8E"/>
    <w:p w14:paraId="3C1F0A80" w14:textId="77777777" w:rsidR="009955EA" w:rsidRDefault="009955EA" w:rsidP="009955EA">
      <w:pPr>
        <w:pStyle w:val="Heading2"/>
      </w:pPr>
      <w:bookmarkStart w:id="16" w:name="_Toc48939311"/>
      <w:r>
        <w:t>3.1 Application Design</w:t>
      </w:r>
      <w:bookmarkEnd w:id="16"/>
    </w:p>
    <w:p w14:paraId="76C15BAD" w14:textId="3A97E0E5" w:rsidR="00FD6296" w:rsidRDefault="00D176FD" w:rsidP="00FD6296">
      <w:r>
        <w:t>This research is about computing the performance of various single page application frameworks.</w:t>
      </w:r>
      <w:r w:rsidR="00DE0E8E">
        <w:t xml:space="preserve"> </w:t>
      </w:r>
      <w:proofErr w:type="gramStart"/>
      <w:r>
        <w:t>So</w:t>
      </w:r>
      <w:proofErr w:type="gramEnd"/>
      <w:r>
        <w:t xml:space="preserve"> to compare this framework there is a need for web application</w:t>
      </w:r>
      <w:r w:rsidR="00D440B5">
        <w:t>s</w:t>
      </w:r>
      <w:r>
        <w:t xml:space="preserve"> built using th</w:t>
      </w:r>
      <w:r w:rsidR="00D440B5">
        <w:t>ese</w:t>
      </w:r>
      <w:r>
        <w:t xml:space="preserve"> frameworks.</w:t>
      </w:r>
      <w:r w:rsidR="00FD6296">
        <w:t xml:space="preserve"> As discussed in the literature review researcher </w:t>
      </w:r>
      <w:r w:rsidR="00FD6296" w:rsidRPr="007712F5">
        <w:rPr>
          <w:rStyle w:val="SubtitleChar"/>
        </w:rPr>
        <w:fldChar w:fldCharType="begin" w:fldLock="1"/>
      </w:r>
      <w:r w:rsidR="00FD6296"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7712F5">
        <w:rPr>
          <w:rStyle w:val="SubtitleChar"/>
        </w:rPr>
        <w:fldChar w:fldCharType="separate"/>
      </w:r>
      <w:r w:rsidR="00FD6296" w:rsidRPr="007712F5">
        <w:rPr>
          <w:rStyle w:val="SubtitleChar"/>
          <w:noProof/>
        </w:rPr>
        <w:t>(Lawrence, 2017)</w:t>
      </w:r>
      <w:r w:rsidR="00FD6296" w:rsidRPr="007712F5">
        <w:rPr>
          <w:rStyle w:val="SubtitleChar"/>
        </w:rPr>
        <w:fldChar w:fldCharType="end"/>
      </w:r>
      <w:r w:rsidR="00FD6296">
        <w:rPr>
          <w:rStyle w:val="SubtitleChar"/>
        </w:rPr>
        <w:t xml:space="preserve"> &amp; </w:t>
      </w:r>
      <w:r w:rsidR="00FD6296" w:rsidRPr="007329DF">
        <w:rPr>
          <w:rStyle w:val="SubtitleChar"/>
        </w:rPr>
        <w:fldChar w:fldCharType="begin" w:fldLock="1"/>
      </w:r>
      <w:r w:rsidR="00FD6296">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7329DF">
        <w:rPr>
          <w:rStyle w:val="SubtitleChar"/>
        </w:rPr>
        <w:fldChar w:fldCharType="separate"/>
      </w:r>
      <w:r w:rsidR="00FD6296" w:rsidRPr="007329DF">
        <w:rPr>
          <w:rStyle w:val="SubtitleChar"/>
          <w:noProof/>
        </w:rPr>
        <w:t>(Davila and Navon, 2015)</w:t>
      </w:r>
      <w:r w:rsidR="00FD6296" w:rsidRPr="007329DF">
        <w:rPr>
          <w:rStyle w:val="SubtitleChar"/>
        </w:rPr>
        <w:fldChar w:fldCharType="end"/>
      </w:r>
      <w:r w:rsidR="00FD6296">
        <w:rPr>
          <w:rStyle w:val="SubtitleChar"/>
        </w:rPr>
        <w:t xml:space="preserve"> </w:t>
      </w:r>
      <w:r w:rsidR="00FD6296">
        <w:t xml:space="preserve">have used the TODO MVC app created by Addy Osmani &amp; </w:t>
      </w:r>
      <w:proofErr w:type="spellStart"/>
      <w:r w:rsidR="00FD6296">
        <w:t>Sindre</w:t>
      </w:r>
      <w:proofErr w:type="spellEnd"/>
      <w:r w:rsidR="00FD6296">
        <w:t xml:space="preserve"> </w:t>
      </w:r>
      <w:proofErr w:type="spellStart"/>
      <w:r w:rsidR="00FD6296">
        <w:t>Sorhus</w:t>
      </w:r>
      <w:proofErr w:type="spellEnd"/>
      <w:r w:rsidR="00FD6296">
        <w:t xml:space="preserve">. This is an open-source project built for computing the performance of different frameworks. At the time of their research, this application was well maintained and updated regularly. </w:t>
      </w:r>
      <w:proofErr w:type="gramStart"/>
      <w:r w:rsidR="00FD6296">
        <w:t>So</w:t>
      </w:r>
      <w:proofErr w:type="gramEnd"/>
      <w:r w:rsidR="00FD6296">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t>So</w:t>
      </w:r>
      <w:proofErr w:type="gramEnd"/>
      <w:r w:rsidR="00FD6296">
        <w:t xml:space="preserve"> the first approach is eliminated.</w:t>
      </w:r>
    </w:p>
    <w:p w14:paraId="6F9B74C6" w14:textId="0F9D12DF" w:rsidR="00FD6296" w:rsidRDefault="005002DC" w:rsidP="00FD6296">
      <w:proofErr w:type="gramStart"/>
      <w:r>
        <w:t>So</w:t>
      </w:r>
      <w:proofErr w:type="gramEnd"/>
      <w:r>
        <w:t xml:space="preserve"> for this study, a new application will be developed using the choice of frameworks.</w:t>
      </w:r>
      <w:r w:rsidR="008A02A7">
        <w:t xml:space="preserve"> The frameworks chosen will be discussed in a later section of this chapter.</w:t>
      </w:r>
    </w:p>
    <w:p w14:paraId="17E9A6EB" w14:textId="27A6B6E3" w:rsidR="003409D3" w:rsidRDefault="003E08F3" w:rsidP="00FD6296">
      <w:r>
        <w:t>For this study, The Netflix Movie app will be created. As our aim is not to build the app but to study the performance app one smaller portion of the app will be created. Also, the UI is not important in this specific condition so, the app with basic UI &amp; UX is developed. Also, the TODO MVC app hasn’t implemented the whole UI.</w:t>
      </w:r>
    </w:p>
    <w:p w14:paraId="41C2EBF8" w14:textId="3022E374" w:rsidR="00BB084C" w:rsidRDefault="00BB084C" w:rsidP="00FD6296">
      <w:r>
        <w:t xml:space="preserve">Netflix movie app will have one route “/home” on that route. All the movies and shows of Netflix will be displayed along with their Title, Year Released, Duration, Title, Genre, Rating &amp; with </w:t>
      </w:r>
      <w:r w:rsidR="00870C5B">
        <w:t xml:space="preserve">a </w:t>
      </w:r>
      <w:r>
        <w:t xml:space="preserve">little </w:t>
      </w:r>
      <w:r w:rsidR="00171DFD">
        <w:t>description of that movi</w:t>
      </w:r>
      <w:r w:rsidR="0063611B">
        <w:t>es or shows</w:t>
      </w:r>
      <w:r>
        <w:t>.</w:t>
      </w:r>
      <w:r w:rsidR="00870C5B">
        <w:t xml:space="preserve"> The database is taken from Kaggle.com.</w:t>
      </w:r>
    </w:p>
    <w:p w14:paraId="457CACFC" w14:textId="3BB160AE" w:rsidR="00090A20" w:rsidRDefault="00A668F1" w:rsidP="00FD6296">
      <w:r>
        <w:t>Further, this app also will have search functionality</w:t>
      </w:r>
      <w:r w:rsidR="00800FD4">
        <w:t>. Using this feature visitors can search the movie or shows based on Title, Show cast, Director. Genre, Rating, etc. The clear search feature will also be there.</w:t>
      </w:r>
    </w:p>
    <w:p w14:paraId="1ED6CA21" w14:textId="4855D880" w:rsidR="00EA0766" w:rsidRDefault="00EA0766" w:rsidP="00EA0766">
      <w:pPr>
        <w:pStyle w:val="Heading2"/>
      </w:pPr>
      <w:bookmarkStart w:id="17" w:name="_Toc48939312"/>
      <w:r>
        <w:t xml:space="preserve">3.2 Chosen </w:t>
      </w:r>
      <w:r w:rsidR="0029733E">
        <w:t>F</w:t>
      </w:r>
      <w:r>
        <w:t>rameworks</w:t>
      </w:r>
      <w:bookmarkEnd w:id="17"/>
    </w:p>
    <w:p w14:paraId="484C2AEE" w14:textId="09F7305E" w:rsidR="00002B0C" w:rsidRDefault="0029733E" w:rsidP="00EA0766">
      <w:pPr>
        <w:rPr>
          <w:rStyle w:val="SubtitleChar"/>
        </w:rPr>
      </w:pPr>
      <w:r>
        <w:t>A lot has been said in Chapter 1 &amp; Chapter 2 about the Single Page Application frameworks. This section will talk about the frameworks chosen for this artifact and the reason behind it.</w:t>
      </w:r>
      <w:r w:rsidR="001B7AB3">
        <w:t xml:space="preserve"> </w:t>
      </w:r>
      <w:r w:rsidR="00757901">
        <w:t xml:space="preserve">Four frameworks are selected for building the Application and they are Angular 8, ReactJS, </w:t>
      </w:r>
      <w:proofErr w:type="spellStart"/>
      <w:r w:rsidR="00757901">
        <w:t>VueJS</w:t>
      </w:r>
      <w:proofErr w:type="spellEnd"/>
      <w:r w:rsidR="00757901">
        <w:t xml:space="preserve"> &amp; </w:t>
      </w:r>
      <w:proofErr w:type="spellStart"/>
      <w:r w:rsidR="00757901">
        <w:t>EmberJS</w:t>
      </w:r>
      <w:proofErr w:type="spellEnd"/>
      <w:r w:rsidR="00757901">
        <w:t xml:space="preserve">. </w:t>
      </w:r>
      <w:r w:rsidR="000D3DBF">
        <w:t>While developing the latest version of all the frameworks are used. While selecting the framework, for similarity the frameworks with the CLI tool are given preference.</w:t>
      </w:r>
      <w:r w:rsidR="004F7C5A">
        <w:t xml:space="preserve"> CLI tool stands for </w:t>
      </w:r>
      <w:r w:rsidR="00FB727C">
        <w:t xml:space="preserve">a </w:t>
      </w:r>
      <w:r w:rsidR="004F7C5A">
        <w:t>command-line interface.</w:t>
      </w:r>
      <w:r w:rsidR="00FB727C">
        <w:t xml:space="preserve"> It was the measured source of input in all Linux based system</w:t>
      </w:r>
      <w:r w:rsidR="00BC49D7">
        <w:t>s</w:t>
      </w:r>
      <w:r w:rsidR="00FB727C">
        <w:t xml:space="preserve"> in the 70s–80s.</w:t>
      </w:r>
      <w:r w:rsidR="00AB4C07">
        <w:t xml:space="preserve"> </w:t>
      </w:r>
      <w:r w:rsidR="00AB4C07" w:rsidRPr="00AB4C07">
        <w:rPr>
          <w:rStyle w:val="SubtitleChar"/>
        </w:rPr>
        <w:fldChar w:fldCharType="begin" w:fldLock="1"/>
      </w:r>
      <w:r w:rsidR="00287BD8">
        <w:rPr>
          <w:rStyle w:val="SubtitleChar"/>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AB4C07">
        <w:rPr>
          <w:rStyle w:val="SubtitleChar"/>
        </w:rPr>
        <w:fldChar w:fldCharType="separate"/>
      </w:r>
      <w:r w:rsidR="00AB4C07" w:rsidRPr="00AB4C07">
        <w:rPr>
          <w:rStyle w:val="SubtitleChar"/>
          <w:noProof/>
        </w:rPr>
        <w:t>(Jayakody et al., 2017)</w:t>
      </w:r>
      <w:r w:rsidR="00AB4C07" w:rsidRPr="00AB4C07">
        <w:rPr>
          <w:rStyle w:val="SubtitleChar"/>
        </w:rPr>
        <w:fldChar w:fldCharType="end"/>
      </w:r>
      <w:r w:rsidR="00BC49D7">
        <w:t xml:space="preserve"> The reason for using command-line tools while developing a web application is to get bootstrap with the application quickly. </w:t>
      </w:r>
      <w:r w:rsidR="00AB4C07">
        <w:t xml:space="preserve">In very few commands </w:t>
      </w:r>
      <w:proofErr w:type="gramStart"/>
      <w:r w:rsidR="00AB4C07">
        <w:t>it</w:t>
      </w:r>
      <w:proofErr w:type="gramEnd"/>
      <w:r w:rsidR="00AB4C07">
        <w:t xml:space="preserve"> setups the project directory and it also helps in maintaining the code in the future. And in the next one command application will be running in the browser. It also helps in adding external dependencies to the project easily. </w:t>
      </w:r>
      <w:r w:rsidR="00287BD8" w:rsidRPr="00287BD8">
        <w:rPr>
          <w:rStyle w:val="SubtitleChar"/>
        </w:rPr>
        <w:fldChar w:fldCharType="begin" w:fldLock="1"/>
      </w:r>
      <w:r w:rsidR="00EF5D77">
        <w:rPr>
          <w:rStyle w:val="SubtitleChar"/>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287BD8">
        <w:rPr>
          <w:rStyle w:val="SubtitleChar"/>
        </w:rPr>
        <w:fldChar w:fldCharType="separate"/>
      </w:r>
      <w:r w:rsidR="00287BD8" w:rsidRPr="00287BD8">
        <w:rPr>
          <w:rStyle w:val="SubtitleChar"/>
          <w:noProof/>
        </w:rPr>
        <w:t>(Farwell, 2017)</w:t>
      </w:r>
      <w:r w:rsidR="00287BD8" w:rsidRPr="00287BD8">
        <w:rPr>
          <w:rStyle w:val="SubtitleChar"/>
        </w:rPr>
        <w:fldChar w:fldCharType="end"/>
      </w:r>
      <w:r w:rsidR="00002B0C">
        <w:rPr>
          <w:rStyle w:val="SubtitleChar"/>
        </w:rPr>
        <w:t xml:space="preserve">. </w:t>
      </w:r>
    </w:p>
    <w:tbl>
      <w:tblPr>
        <w:tblStyle w:val="TableGrid"/>
        <w:tblW w:w="0" w:type="auto"/>
        <w:tblLook w:val="04A0" w:firstRow="1" w:lastRow="0" w:firstColumn="1" w:lastColumn="0" w:noHBand="0" w:noVBand="1"/>
      </w:tblPr>
      <w:tblGrid>
        <w:gridCol w:w="3005"/>
        <w:gridCol w:w="3005"/>
        <w:gridCol w:w="3006"/>
      </w:tblGrid>
      <w:tr w:rsidR="005D7D6B" w14:paraId="1851041C" w14:textId="77777777" w:rsidTr="005D7D6B">
        <w:tc>
          <w:tcPr>
            <w:tcW w:w="3005" w:type="dxa"/>
          </w:tcPr>
          <w:p w14:paraId="000F125B" w14:textId="635677DD" w:rsidR="005D7D6B" w:rsidRPr="005D7D6B" w:rsidRDefault="005D7D6B" w:rsidP="00EA0766">
            <w:pPr>
              <w:rPr>
                <w:b/>
                <w:bCs/>
              </w:rPr>
            </w:pPr>
            <w:r w:rsidRPr="005D7D6B">
              <w:rPr>
                <w:b/>
                <w:bCs/>
              </w:rPr>
              <w:t>Frameworks</w:t>
            </w:r>
          </w:p>
        </w:tc>
        <w:tc>
          <w:tcPr>
            <w:tcW w:w="3005" w:type="dxa"/>
          </w:tcPr>
          <w:p w14:paraId="5D3FDD16" w14:textId="0542E7F3" w:rsidR="005D7D6B" w:rsidRPr="005D7D6B" w:rsidRDefault="005D7D6B" w:rsidP="00EA0766">
            <w:pPr>
              <w:rPr>
                <w:b/>
                <w:bCs/>
              </w:rPr>
            </w:pPr>
            <w:r w:rsidRPr="005D7D6B">
              <w:rPr>
                <w:b/>
                <w:bCs/>
              </w:rPr>
              <w:t>First Release</w:t>
            </w:r>
          </w:p>
        </w:tc>
        <w:tc>
          <w:tcPr>
            <w:tcW w:w="3006" w:type="dxa"/>
          </w:tcPr>
          <w:p w14:paraId="76117F64" w14:textId="298C721D" w:rsidR="005D7D6B" w:rsidRPr="005D7D6B" w:rsidRDefault="005D7D6B" w:rsidP="00EA0766">
            <w:pPr>
              <w:rPr>
                <w:b/>
                <w:bCs/>
              </w:rPr>
            </w:pPr>
            <w:r w:rsidRPr="005D7D6B">
              <w:rPr>
                <w:b/>
                <w:bCs/>
              </w:rPr>
              <w:t>Latest Stable Release</w:t>
            </w:r>
          </w:p>
        </w:tc>
      </w:tr>
      <w:tr w:rsidR="005D7D6B" w14:paraId="1C972BE2" w14:textId="77777777" w:rsidTr="005D7D6B">
        <w:tc>
          <w:tcPr>
            <w:tcW w:w="3005" w:type="dxa"/>
          </w:tcPr>
          <w:p w14:paraId="7717657C" w14:textId="401632A7" w:rsidR="005D7D6B" w:rsidRDefault="005D7D6B" w:rsidP="00EA0766">
            <w:r>
              <w:t>Angular 8</w:t>
            </w:r>
          </w:p>
        </w:tc>
        <w:tc>
          <w:tcPr>
            <w:tcW w:w="3005" w:type="dxa"/>
          </w:tcPr>
          <w:p w14:paraId="579D328B" w14:textId="77286F2D" w:rsidR="005D7D6B" w:rsidRDefault="005D7D6B" w:rsidP="00EA0766">
            <w:r>
              <w:t>14 Sept 2016</w:t>
            </w:r>
          </w:p>
        </w:tc>
        <w:tc>
          <w:tcPr>
            <w:tcW w:w="3006" w:type="dxa"/>
          </w:tcPr>
          <w:p w14:paraId="44A8D8EF" w14:textId="70ABA20C" w:rsidR="005D7D6B" w:rsidRDefault="005D7D6B" w:rsidP="00EA0766">
            <w:r>
              <w:t>12 Aug 2020</w:t>
            </w:r>
          </w:p>
        </w:tc>
      </w:tr>
      <w:tr w:rsidR="005D7D6B" w14:paraId="10317BE0" w14:textId="77777777" w:rsidTr="005D7D6B">
        <w:tc>
          <w:tcPr>
            <w:tcW w:w="3005" w:type="dxa"/>
          </w:tcPr>
          <w:p w14:paraId="6E7B3585" w14:textId="0A7C5F7A" w:rsidR="005D7D6B" w:rsidRDefault="005D7D6B" w:rsidP="00EA0766">
            <w:r>
              <w:lastRenderedPageBreak/>
              <w:t>ReactJS</w:t>
            </w:r>
          </w:p>
        </w:tc>
        <w:tc>
          <w:tcPr>
            <w:tcW w:w="3005" w:type="dxa"/>
          </w:tcPr>
          <w:p w14:paraId="07C126E8" w14:textId="746207B2" w:rsidR="005D7D6B" w:rsidRDefault="005D7D6B" w:rsidP="00EA0766">
            <w:r>
              <w:t>29 May 2013</w:t>
            </w:r>
          </w:p>
        </w:tc>
        <w:tc>
          <w:tcPr>
            <w:tcW w:w="3006" w:type="dxa"/>
          </w:tcPr>
          <w:p w14:paraId="17FE41DD" w14:textId="1041D176" w:rsidR="005D7D6B" w:rsidRDefault="005D7D6B" w:rsidP="00EA0766">
            <w:r>
              <w:t>19 March 2020</w:t>
            </w:r>
          </w:p>
        </w:tc>
      </w:tr>
      <w:tr w:rsidR="005D7D6B" w14:paraId="1F806BE8" w14:textId="77777777" w:rsidTr="005D7D6B">
        <w:tc>
          <w:tcPr>
            <w:tcW w:w="3005" w:type="dxa"/>
          </w:tcPr>
          <w:p w14:paraId="71E8704E" w14:textId="790C136F" w:rsidR="005D7D6B" w:rsidRDefault="005D7D6B" w:rsidP="00EA0766">
            <w:proofErr w:type="spellStart"/>
            <w:r>
              <w:t>EmberJs</w:t>
            </w:r>
            <w:proofErr w:type="spellEnd"/>
          </w:p>
        </w:tc>
        <w:tc>
          <w:tcPr>
            <w:tcW w:w="3005" w:type="dxa"/>
          </w:tcPr>
          <w:p w14:paraId="7D29640E" w14:textId="35685108" w:rsidR="005D7D6B" w:rsidRDefault="005D7D6B" w:rsidP="00EA0766">
            <w:r>
              <w:t>8 December 2011</w:t>
            </w:r>
          </w:p>
        </w:tc>
        <w:tc>
          <w:tcPr>
            <w:tcW w:w="3006" w:type="dxa"/>
          </w:tcPr>
          <w:p w14:paraId="37F079E1" w14:textId="2E33D3BF" w:rsidR="005D7D6B" w:rsidRDefault="005D7D6B" w:rsidP="00EA0766">
            <w:r>
              <w:t>4 May 2020</w:t>
            </w:r>
          </w:p>
        </w:tc>
      </w:tr>
      <w:tr w:rsidR="005D7D6B" w14:paraId="0F64D660" w14:textId="77777777" w:rsidTr="005D7D6B">
        <w:tc>
          <w:tcPr>
            <w:tcW w:w="3005" w:type="dxa"/>
          </w:tcPr>
          <w:p w14:paraId="2377FB0E" w14:textId="77777777" w:rsidR="005D7D6B" w:rsidRDefault="005D7D6B" w:rsidP="00B60733">
            <w:r>
              <w:t>Vue.js</w:t>
            </w:r>
          </w:p>
        </w:tc>
        <w:tc>
          <w:tcPr>
            <w:tcW w:w="3005" w:type="dxa"/>
          </w:tcPr>
          <w:p w14:paraId="4CE7175C" w14:textId="77777777" w:rsidR="005D7D6B" w:rsidRDefault="005D7D6B" w:rsidP="00B60733">
            <w:r>
              <w:t>February 2014</w:t>
            </w:r>
          </w:p>
        </w:tc>
        <w:tc>
          <w:tcPr>
            <w:tcW w:w="3006" w:type="dxa"/>
          </w:tcPr>
          <w:p w14:paraId="58780501" w14:textId="77777777" w:rsidR="005D7D6B" w:rsidRDefault="005D7D6B" w:rsidP="00B60733">
            <w:r>
              <w:t>13 December 2019</w:t>
            </w:r>
          </w:p>
        </w:tc>
      </w:tr>
    </w:tbl>
    <w:p w14:paraId="355D4A2A" w14:textId="77777777" w:rsidR="002D4DD5" w:rsidRDefault="002D4DD5" w:rsidP="00EA0766"/>
    <w:p w14:paraId="53B201DD" w14:textId="0EB07EE4" w:rsidR="003A65A7" w:rsidRDefault="00002B0C" w:rsidP="00EA0766">
      <w:r w:rsidRPr="00002B0C">
        <w:t>L</w:t>
      </w:r>
      <w:r>
        <w:t>et's see the frameworks selected</w:t>
      </w:r>
      <w:r w:rsidR="00197702">
        <w:t xml:space="preserve"> in more detail</w:t>
      </w:r>
      <w:r>
        <w:t>.</w:t>
      </w:r>
    </w:p>
    <w:p w14:paraId="0C61950C" w14:textId="5798C322" w:rsidR="00802C7F" w:rsidRDefault="00143DAE" w:rsidP="00BE5DB2">
      <w:bookmarkStart w:id="18" w:name="_Toc48939313"/>
      <w:r w:rsidRPr="00CD0D0D">
        <w:rPr>
          <w:rStyle w:val="Heading3Char"/>
        </w:rPr>
        <w:t xml:space="preserve">3.2.1 </w:t>
      </w:r>
      <w:r w:rsidR="00BE5DB2" w:rsidRPr="00CD0D0D">
        <w:rPr>
          <w:rStyle w:val="Heading3Char"/>
        </w:rPr>
        <w:t>Angular 8:</w:t>
      </w:r>
      <w:bookmarkEnd w:id="18"/>
      <w:r w:rsidR="00BE5DB2" w:rsidRPr="00BE5DB2">
        <w:t xml:space="preserve"> </w:t>
      </w:r>
      <w:r w:rsidR="00BE5DB2">
        <w:t xml:space="preserve">Angular is a </w:t>
      </w:r>
      <w:proofErr w:type="spellStart"/>
      <w:r w:rsidR="00BE5DB2">
        <w:t>google’s</w:t>
      </w:r>
      <w:proofErr w:type="spellEnd"/>
      <w:r w:rsidR="00BE5DB2">
        <w:t xml:space="preserve"> JavaScript framework and it was created by two google developer</w:t>
      </w:r>
      <w:r w:rsidR="00BE5DB2" w:rsidRPr="00BE5DB2">
        <w:t xml:space="preserve"> Misko Hevery and Adam Abrons</w:t>
      </w:r>
      <w:r w:rsidR="00BE5DB2">
        <w:t xml:space="preserve">. When it was created it was based on plain </w:t>
      </w:r>
      <w:proofErr w:type="spellStart"/>
      <w:r w:rsidR="00BE5DB2">
        <w:t>javascript</w:t>
      </w:r>
      <w:proofErr w:type="spellEnd"/>
      <w:r w:rsidR="00BE5DB2">
        <w:t xml:space="preserve"> and it was named as AngularJS. </w:t>
      </w:r>
      <w:r w:rsidR="00FB6E2E">
        <w:t>At that time majority of websites developed were Multi-Page website and the cons of those have been already discussed.</w:t>
      </w:r>
      <w:r w:rsidR="00402AB6">
        <w:t xml:space="preserve"> jQuery library was famous at that because using ajax with jQuery is much easier than the plain </w:t>
      </w:r>
      <w:proofErr w:type="spellStart"/>
      <w:r w:rsidR="00402AB6">
        <w:t>javascript</w:t>
      </w:r>
      <w:proofErr w:type="spellEnd"/>
      <w:r w:rsidR="00402AB6">
        <w:t xml:space="preserve"> and it was easy to manipulate the DOM with jQuery. But AngularJS went one step ahead of jQuery because of features like two-way data binding, route handling, support for </w:t>
      </w:r>
      <w:r w:rsidR="00EF5D77">
        <w:t xml:space="preserve">the </w:t>
      </w:r>
      <w:r w:rsidR="00402AB6">
        <w:t>external library, etc.</w:t>
      </w:r>
      <w:r w:rsidR="00EF5D77" w:rsidRPr="00EF5D77">
        <w:rPr>
          <w:rStyle w:val="SubtitleChar"/>
        </w:rPr>
        <w:fldChar w:fldCharType="begin" w:fldLock="1"/>
      </w:r>
      <w:r w:rsidR="00AE647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EF5D77" w:rsidRPr="00EF5D77">
        <w:rPr>
          <w:rStyle w:val="SubtitleChar"/>
        </w:rPr>
        <w:fldChar w:fldCharType="separate"/>
      </w:r>
      <w:r w:rsidR="00EF5D77" w:rsidRPr="00EF5D77">
        <w:rPr>
          <w:rStyle w:val="SubtitleChar"/>
          <w:noProof/>
        </w:rPr>
        <w:t>(Studiengang Bachelor et al., no date)</w:t>
      </w:r>
      <w:r w:rsidR="00EF5D77" w:rsidRPr="00EF5D77">
        <w:rPr>
          <w:rStyle w:val="SubtitleChar"/>
        </w:rPr>
        <w:fldChar w:fldCharType="end"/>
      </w:r>
      <w:r w:rsidR="00511EE3">
        <w:rPr>
          <w:rStyle w:val="SubtitleChar"/>
        </w:rPr>
        <w:t xml:space="preserve">. </w:t>
      </w:r>
      <w:r w:rsidR="00511EE3" w:rsidRPr="00511EE3">
        <w:t>T</w:t>
      </w:r>
      <w:r w:rsidR="00511EE3">
        <w:t xml:space="preserve">he reason behind the creation of it was to extend the HTML capabilities with the help of custom directives made by angular. </w:t>
      </w:r>
      <w:r w:rsidR="0055491A">
        <w:t xml:space="preserve">The next update of the angular framework was different from its last version. Which was called Angular 2? The version used in this framework is Angular 8.0. The major difference was </w:t>
      </w:r>
      <w:r w:rsidR="00290A9D">
        <w:t xml:space="preserve">the </w:t>
      </w:r>
      <w:r w:rsidR="0055491A">
        <w:t>AngularJS version was based on JavaScript while all Angular 2+ versions are based on the typescript.</w:t>
      </w:r>
    </w:p>
    <w:p w14:paraId="34C3896C" w14:textId="55B569AC" w:rsidR="00290A9D" w:rsidRDefault="00290A9D" w:rsidP="00BE5DB2">
      <w:r>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t>All the business logic, data manipulation, arithmetic, and mathematical operations</w:t>
      </w:r>
      <w:r>
        <w:t xml:space="preserve"> </w:t>
      </w:r>
      <w:r w:rsidR="006A53A9">
        <w:t>are written inside the components.</w:t>
      </w:r>
      <w:r w:rsidR="00A37C43">
        <w:t xml:space="preserve"> </w:t>
      </w:r>
    </w:p>
    <w:p w14:paraId="2BA3DA61" w14:textId="397A284A" w:rsidR="00183296" w:rsidRDefault="00183296" w:rsidP="00BE5DB2">
      <w:r>
        <w:t>Between all the components there is one main component called app-root component which helps in initializing the entire application.</w:t>
      </w:r>
      <w:r w:rsidR="003606D8">
        <w:t xml:space="preserve"> The components are hierarchically like parent and child. And it is possible to pass the states between parent and child components.</w:t>
      </w:r>
    </w:p>
    <w:p w14:paraId="10FC2B82" w14:textId="77777777" w:rsidR="00305379" w:rsidRDefault="00163B61" w:rsidP="00BE5DB2">
      <w:r w:rsidRPr="00AE389A">
        <w:rPr>
          <w:b/>
          <w:bCs/>
        </w:rPr>
        <w:t>Data binding</w:t>
      </w:r>
      <w:r>
        <w:t xml:space="preserve"> is also one of the most important features provided by angular frameworks.</w:t>
      </w:r>
      <w:r w:rsidR="001E4162">
        <w:t xml:space="preserve"> </w:t>
      </w:r>
      <w:r w:rsidR="007D7A13">
        <w:t>Data Binding is the connection between actual data and the front UI of the application.</w:t>
      </w:r>
      <w:r w:rsidR="00057C03">
        <w:t xml:space="preserve"> </w:t>
      </w:r>
      <w:r w:rsidR="00F910CE">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Default="00305379" w:rsidP="00BE5DB2">
      <w:r>
        <w:t>Property Binding: In property Binding the direction of the flow of data is from component to template.</w:t>
      </w:r>
    </w:p>
    <w:p w14:paraId="6D1B9543" w14:textId="3F9D34EA" w:rsidR="00305379" w:rsidRDefault="00305379" w:rsidP="00BE5DB2">
      <w:r>
        <w:t>Event Binding: Event binding is the opposite of the property binding. Data always flow from the template to the component.</w:t>
      </w:r>
    </w:p>
    <w:p w14:paraId="0D03C6D5" w14:textId="13FA8F5F" w:rsidR="00305379" w:rsidRDefault="00E26100" w:rsidP="00BE5DB2">
      <w:r>
        <w:t>Two Way Data</w:t>
      </w:r>
      <w:r w:rsidR="00305379">
        <w:t xml:space="preserve"> Binding:</w:t>
      </w:r>
      <w:r w:rsidR="004F4927">
        <w:t xml:space="preserve"> </w:t>
      </w:r>
      <w:r w:rsidR="005F578C">
        <w:t>Two-way data binding is the most important, if not most important then one of the most used data binding</w:t>
      </w:r>
      <w:r w:rsidR="003E14CA">
        <w:t>s throughout the application</w:t>
      </w:r>
      <w:r w:rsidR="005F578C">
        <w:t>.</w:t>
      </w:r>
      <w:r w:rsidR="005C7896">
        <w:t xml:space="preserve"> Angular keeps track of every variable using watchers.</w:t>
      </w:r>
      <w:r w:rsidR="00D810F5">
        <w:t xml:space="preserve"> As soon as the data changes in input filed the values in components also get changes</w:t>
      </w:r>
      <w:r w:rsidR="005C7896">
        <w:t xml:space="preserve"> </w:t>
      </w:r>
      <w:r w:rsidR="00D810F5">
        <w:t>and vice versa.</w:t>
      </w:r>
    </w:p>
    <w:p w14:paraId="0E5AFAD1" w14:textId="7CB74D84" w:rsidR="00FF68CF" w:rsidRDefault="00AE389A" w:rsidP="00BE5DB2">
      <w:r w:rsidRPr="0019160C">
        <w:rPr>
          <w:b/>
          <w:bCs/>
        </w:rPr>
        <w:t>Routing</w:t>
      </w:r>
      <w:r>
        <w:t xml:space="preserve"> provided by angular is a mentionable topic.</w:t>
      </w:r>
      <w:r w:rsidR="0019160C">
        <w:t xml:space="preserve"> </w:t>
      </w:r>
      <w:r w:rsidR="008C28F8">
        <w:t>Routing plays an important role in any website.</w:t>
      </w:r>
      <w:r w:rsidR="00C80E5B">
        <w:t xml:space="preserve"> Without proper nesting of routes, the app won't be consider</w:t>
      </w:r>
      <w:r w:rsidR="000D61D1">
        <w:t>ed</w:t>
      </w:r>
      <w:r w:rsidR="00C80E5B">
        <w:t xml:space="preserve"> as a good app.</w:t>
      </w:r>
      <w:r w:rsidR="00B507B6">
        <w:t xml:space="preserve"> While generating the app using the command, angular ask whether </w:t>
      </w:r>
      <w:r w:rsidR="00776D17">
        <w:t xml:space="preserve">the </w:t>
      </w:r>
      <w:r w:rsidR="00B507B6">
        <w:t>routing module should be included or not.</w:t>
      </w:r>
      <w:r w:rsidR="00776D17">
        <w:t xml:space="preserve"> </w:t>
      </w:r>
      <w:r w:rsidR="00A935BB">
        <w:t>If selected yes it will add a routing as a separate module and we can add as many as routes we want and we can nest one route inside the another.</w:t>
      </w:r>
    </w:p>
    <w:p w14:paraId="1F25BF49" w14:textId="06281097" w:rsidR="00143DAE" w:rsidRDefault="00143DAE" w:rsidP="00BE5DB2"/>
    <w:p w14:paraId="4A1125C1" w14:textId="41DFCC48" w:rsidR="00143DAE" w:rsidRPr="00C963B9" w:rsidRDefault="000D40FF" w:rsidP="00BE5DB2">
      <w:pPr>
        <w:rPr>
          <w:rStyle w:val="SubtitleChar"/>
        </w:rPr>
      </w:pPr>
      <w:bookmarkStart w:id="19" w:name="_Toc48939314"/>
      <w:r w:rsidRPr="00CD0D0D">
        <w:rPr>
          <w:rStyle w:val="Heading3Char"/>
        </w:rPr>
        <w:lastRenderedPageBreak/>
        <w:t>3.2.2 ReactJS</w:t>
      </w:r>
      <w:r w:rsidR="00D3281E" w:rsidRPr="00CD0D0D">
        <w:rPr>
          <w:rStyle w:val="Heading3Char"/>
        </w:rPr>
        <w:t>:</w:t>
      </w:r>
      <w:bookmarkEnd w:id="19"/>
      <w:r w:rsidR="00A94410">
        <w:rPr>
          <w:b/>
          <w:bCs/>
        </w:rPr>
        <w:t xml:space="preserve"> </w:t>
      </w:r>
      <w:r w:rsidR="00A94410">
        <w:t>ReactJS is maintained and developed by Facebook Inc. It was found in 2003 by Facebook</w:t>
      </w:r>
      <w:r w:rsidR="001C199B">
        <w:t xml:space="preserve">’s </w:t>
      </w:r>
      <w:r w:rsidR="001C199B" w:rsidRPr="001C199B">
        <w:t xml:space="preserve">Jordan </w:t>
      </w:r>
      <w:proofErr w:type="spellStart"/>
      <w:r w:rsidR="001C199B" w:rsidRPr="001C199B">
        <w:t>Walke</w:t>
      </w:r>
      <w:proofErr w:type="spellEnd"/>
      <w:r w:rsidR="00A94410">
        <w:t xml:space="preserve"> as open-source software and since then it has gained a lot of attraction by developers. </w:t>
      </w:r>
      <w:r w:rsidR="00EC7068">
        <w:t>React is nothing but ‘V’ in the MVC architecture</w:t>
      </w:r>
      <w:r w:rsidR="004A18A2">
        <w:t xml:space="preserve"> or It can be said that It is used for just creating user interfaces</w:t>
      </w:r>
      <w:r w:rsidR="00EC7068">
        <w:t>.</w:t>
      </w:r>
      <w:r w:rsidR="00AE6474">
        <w:t xml:space="preserve"> </w:t>
      </w:r>
      <w:r w:rsidR="00AE6474" w:rsidRPr="00C963B9">
        <w:rPr>
          <w:rStyle w:val="SubtitleChar"/>
        </w:rPr>
        <w:fldChar w:fldCharType="begin" w:fldLock="1"/>
      </w:r>
      <w:r w:rsidR="00BF1640" w:rsidRPr="00C963B9">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C963B9">
        <w:rPr>
          <w:rStyle w:val="SubtitleChar"/>
        </w:rPr>
        <w:fldChar w:fldCharType="separate"/>
      </w:r>
      <w:r w:rsidR="00AE6474" w:rsidRPr="00C963B9">
        <w:rPr>
          <w:rStyle w:val="SubtitleChar"/>
          <w:noProof/>
        </w:rPr>
        <w:t>(Lawrence, 2017)</w:t>
      </w:r>
      <w:r w:rsidR="00AE6474" w:rsidRPr="00C963B9">
        <w:rPr>
          <w:rStyle w:val="SubtitleChar"/>
        </w:rPr>
        <w:fldChar w:fldCharType="end"/>
      </w:r>
      <w:r w:rsidR="00AE6474">
        <w:t>.</w:t>
      </w:r>
      <w:r w:rsidR="00EB7352">
        <w:t>The primary object of the react is to enhance the per</w:t>
      </w:r>
      <w:r w:rsidR="0009368D">
        <w:t>form</w:t>
      </w:r>
      <w:r w:rsidR="00EB7352">
        <w:t>ances of the applications.</w:t>
      </w:r>
      <w:r w:rsidR="00AE6474">
        <w:t xml:space="preserve"> </w:t>
      </w:r>
      <w:r w:rsidR="00342FB9">
        <w:t xml:space="preserve">It was mainly focused to address the performance issues of the web applications. </w:t>
      </w:r>
      <w:r w:rsidR="00951CC7">
        <w:t>The m</w:t>
      </w:r>
      <w:r w:rsidR="0027506F">
        <w:t xml:space="preserve">ost famous use case of ReactJS is Instagram &amp; </w:t>
      </w:r>
      <w:proofErr w:type="spellStart"/>
      <w:r w:rsidR="0027506F">
        <w:t>Whatsapp</w:t>
      </w:r>
      <w:proofErr w:type="spellEnd"/>
      <w:r w:rsidR="0027506F">
        <w:t>.</w:t>
      </w:r>
      <w:r w:rsidR="00951CC7">
        <w:t xml:space="preserve"> Most often react is mistaken as a framework but it just a library to build a UI component.</w:t>
      </w:r>
      <w:r w:rsidR="00BF1640">
        <w:t xml:space="preserve"> The difference between library &amp; Framework is that framework help you decide the entire application, your applications are entirely dependent on that single framework it makes developer’s job easy while in case of the library, you can just import it and it will you help you build that particular smaller portion of the website.</w:t>
      </w:r>
      <w:r w:rsidR="00FC750E">
        <w:t xml:space="preserve"> </w:t>
      </w:r>
      <w:r w:rsidR="00BF1640" w:rsidRPr="00C963B9">
        <w:rPr>
          <w:rStyle w:val="SubtitleChar"/>
        </w:rPr>
        <w:fldChar w:fldCharType="begin" w:fldLock="1"/>
      </w:r>
      <w:r w:rsidR="00811722" w:rsidRPr="00C963B9">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C963B9">
        <w:rPr>
          <w:rStyle w:val="SubtitleChar"/>
        </w:rPr>
        <w:fldChar w:fldCharType="separate"/>
      </w:r>
      <w:r w:rsidR="00BF1640" w:rsidRPr="00C963B9">
        <w:rPr>
          <w:rStyle w:val="SubtitleChar"/>
          <w:noProof/>
        </w:rPr>
        <w:t>(Voutilainen, 2017)</w:t>
      </w:r>
      <w:r w:rsidR="00BF1640" w:rsidRPr="00C963B9">
        <w:rPr>
          <w:rStyle w:val="SubtitleChar"/>
        </w:rPr>
        <w:fldChar w:fldCharType="end"/>
      </w:r>
      <w:r w:rsidR="004B0ED0" w:rsidRPr="00C963B9">
        <w:rPr>
          <w:rStyle w:val="SubtitleChar"/>
        </w:rPr>
        <w:t>.</w:t>
      </w:r>
    </w:p>
    <w:p w14:paraId="029AB3B9" w14:textId="5EFD3533" w:rsidR="004B0ED0" w:rsidRDefault="00FC750E" w:rsidP="00BE5DB2">
      <w:r w:rsidRPr="001C199B">
        <w:rPr>
          <w:b/>
          <w:bCs/>
        </w:rPr>
        <w:t>Virtual DOM</w:t>
      </w:r>
      <w:r>
        <w:t xml:space="preserve"> is the main reason why react is gaining more importance over frameworks like Angular our VUE. </w:t>
      </w:r>
      <w:r w:rsidRPr="00C963B9">
        <w:rPr>
          <w:rStyle w:val="SubtitleChar"/>
        </w:rPr>
        <w:fldChar w:fldCharType="begin" w:fldLock="1"/>
      </w:r>
      <w:r w:rsidR="00AE5E92"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C963B9">
        <w:rPr>
          <w:rStyle w:val="SubtitleChar"/>
        </w:rPr>
        <w:fldChar w:fldCharType="separate"/>
      </w:r>
      <w:r w:rsidRPr="00C963B9">
        <w:rPr>
          <w:rStyle w:val="SubtitleChar"/>
          <w:noProof/>
        </w:rPr>
        <w:t>(Javeed, 2019)</w:t>
      </w:r>
      <w:r w:rsidRPr="00C963B9">
        <w:rPr>
          <w:rStyle w:val="SubtitleChar"/>
        </w:rPr>
        <w:fldChar w:fldCharType="end"/>
      </w:r>
      <w:r>
        <w:t>.</w:t>
      </w:r>
      <w:r w:rsidR="003710C2">
        <w:t xml:space="preserve"> With the help of virtual DOM react decide whether the component should be reloaded or not based on the current state of the component and the changes that have occurred.</w:t>
      </w:r>
    </w:p>
    <w:p w14:paraId="42B64972" w14:textId="3910A5B4" w:rsidR="001C199B" w:rsidRDefault="001C199B" w:rsidP="00BE5DB2">
      <w:proofErr w:type="gramStart"/>
      <w:r>
        <w:t>One way</w:t>
      </w:r>
      <w:proofErr w:type="gramEnd"/>
      <w:r>
        <w:t xml:space="preserve"> data flow is used in the </w:t>
      </w:r>
      <w:r w:rsidR="006723D3">
        <w:t>ReactJS</w:t>
      </w:r>
      <w:r>
        <w:t xml:space="preserve"> which helps in controlling the flow of data within th</w:t>
      </w:r>
      <w:r w:rsidR="006723D3">
        <w:t>e</w:t>
      </w:r>
      <w:r>
        <w:t xml:space="preserve"> application which improves the stability and to detect the changes occurred.</w:t>
      </w:r>
    </w:p>
    <w:p w14:paraId="509A68A0" w14:textId="465049DD" w:rsidR="001C199B" w:rsidRPr="00C963B9" w:rsidRDefault="006723D3" w:rsidP="00BE5DB2">
      <w:pPr>
        <w:rPr>
          <w:rStyle w:val="SubtitleChar"/>
        </w:rPr>
      </w:pPr>
      <w:r>
        <w:t xml:space="preserve">To re-render the component, state and properties play a major role in deciding that. When there is a transfer of properties or states from parent to child the react DOM compares them with the previously stored value and if there is </w:t>
      </w:r>
      <w:r w:rsidR="00AE5E92">
        <w:t xml:space="preserve">a </w:t>
      </w:r>
      <w:r>
        <w:t>difference between the new value and previous value then only it re-renders the component.</w:t>
      </w:r>
      <w:r w:rsidR="00AE5E92" w:rsidRPr="00C963B9">
        <w:rPr>
          <w:rStyle w:val="SubtitleChar"/>
        </w:rPr>
        <w:t xml:space="preserve"> </w:t>
      </w:r>
      <w:r w:rsidR="00AE5E92" w:rsidRPr="00C963B9">
        <w:rPr>
          <w:rStyle w:val="SubtitleChar"/>
        </w:rPr>
        <w:fldChar w:fldCharType="begin" w:fldLock="1"/>
      </w:r>
      <w:r w:rsidR="00FE52D0"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C963B9">
        <w:rPr>
          <w:rStyle w:val="SubtitleChar"/>
        </w:rPr>
        <w:fldChar w:fldCharType="separate"/>
      </w:r>
      <w:r w:rsidR="00AE5E92" w:rsidRPr="00C963B9">
        <w:rPr>
          <w:rStyle w:val="SubtitleChar"/>
          <w:noProof/>
        </w:rPr>
        <w:t>(Javeed, 2019)</w:t>
      </w:r>
      <w:r w:rsidR="00AE5E92" w:rsidRPr="00C963B9">
        <w:rPr>
          <w:rStyle w:val="SubtitleChar"/>
        </w:rPr>
        <w:fldChar w:fldCharType="end"/>
      </w:r>
      <w:r w:rsidR="00AE5E92" w:rsidRPr="00C963B9">
        <w:rPr>
          <w:rStyle w:val="SubtitleChar"/>
        </w:rPr>
        <w:t>.</w:t>
      </w:r>
    </w:p>
    <w:p w14:paraId="2FACD969" w14:textId="1C22B3F9" w:rsidR="00FE52D0" w:rsidRPr="00C963B9" w:rsidRDefault="00FE52D0" w:rsidP="00BE5DB2">
      <w:pPr>
        <w:rPr>
          <w:rStyle w:val="SubtitleChar"/>
        </w:rPr>
      </w:pPr>
      <w:r w:rsidRPr="00FE52D0">
        <w:rPr>
          <w:b/>
          <w:bCs/>
        </w:rPr>
        <w:t>Components</w:t>
      </w:r>
      <w:r>
        <w:t xml:space="preserve"> are the major core of the ReactJS library like Angular. To transfer certain states of the component to the view and display it is the main purpose. The component can be written in two ways </w:t>
      </w:r>
      <w:proofErr w:type="spellStart"/>
      <w:r>
        <w:t>i.e</w:t>
      </w:r>
      <w:proofErr w:type="spellEnd"/>
      <w:r>
        <w:t xml:space="preserve"> one as a function and one as an ES6 class. </w:t>
      </w:r>
      <w:r w:rsidRPr="00C963B9">
        <w:rPr>
          <w:rStyle w:val="SubtitleChar"/>
        </w:rPr>
        <w:fldChar w:fldCharType="begin" w:fldLock="1"/>
      </w:r>
      <w:r w:rsidR="00C963B9" w:rsidRPr="00C963B9">
        <w:rPr>
          <w:rStyle w:val="SubtitleChar"/>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C963B9">
        <w:rPr>
          <w:rStyle w:val="SubtitleChar"/>
        </w:rPr>
        <w:fldChar w:fldCharType="separate"/>
      </w:r>
      <w:r w:rsidRPr="00C963B9">
        <w:rPr>
          <w:rStyle w:val="SubtitleChar"/>
          <w:noProof/>
        </w:rPr>
        <w:t>(Le, 2020)</w:t>
      </w:r>
      <w:r w:rsidRPr="00C963B9">
        <w:rPr>
          <w:rStyle w:val="SubtitleChar"/>
        </w:rPr>
        <w:fldChar w:fldCharType="end"/>
      </w:r>
      <w:r w:rsidRPr="00C963B9">
        <w:rPr>
          <w:rStyle w:val="SubtitleChar"/>
        </w:rPr>
        <w:t>.</w:t>
      </w:r>
    </w:p>
    <w:p w14:paraId="69E8B09F" w14:textId="46444C5E" w:rsidR="00FE52D0" w:rsidRDefault="00E81E00" w:rsidP="00BE5DB2">
      <w:r>
        <w:t>Some important features of ReactJS</w:t>
      </w:r>
    </w:p>
    <w:p w14:paraId="6A12AC4F" w14:textId="3BB1E1E4" w:rsidR="00E81E00" w:rsidRPr="00C963B9" w:rsidRDefault="00C963B9" w:rsidP="00C963B9">
      <w:pPr>
        <w:pStyle w:val="ListParagraph"/>
        <w:numPr>
          <w:ilvl w:val="0"/>
          <w:numId w:val="10"/>
        </w:numPr>
        <w:rPr>
          <w:rStyle w:val="SubtitleChar"/>
        </w:rPr>
      </w:pPr>
      <w:r>
        <w:t>SEO Friendly: ReactJS pages are SEO friendly since the main aim of ReactJS is a performance improvement, rendering of pages is fast in ReactJS therefore they are SEO friendly.</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26F50F84" w14:textId="0248A66F" w:rsidR="00C963B9" w:rsidRPr="00C963B9" w:rsidRDefault="00C963B9" w:rsidP="00C963B9">
      <w:pPr>
        <w:pStyle w:val="ListParagraph"/>
        <w:numPr>
          <w:ilvl w:val="0"/>
          <w:numId w:val="10"/>
        </w:numPr>
        <w:rPr>
          <w:rStyle w:val="SubtitleChar"/>
        </w:rPr>
      </w:pPr>
      <w:r>
        <w:t>Testing: It is easy to do testing with the reacts.</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71E0935E" w14:textId="6E9156F4" w:rsidR="00C963B9" w:rsidRPr="00C963B9" w:rsidRDefault="00C963B9" w:rsidP="00C963B9">
      <w:pPr>
        <w:pStyle w:val="ListParagraph"/>
        <w:numPr>
          <w:ilvl w:val="0"/>
          <w:numId w:val="10"/>
        </w:numPr>
        <w:rPr>
          <w:rStyle w:val="SubtitleChar"/>
        </w:rPr>
      </w:pPr>
      <w:r>
        <w:t>Code Stability: The data flow is unidirectional which keeps the hierarchy very stable. Even if there are some changes in the child component it does not affect the parent.</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03049F33" w14:textId="4BEB748A" w:rsidR="00C963B9" w:rsidRPr="00C963B9" w:rsidRDefault="00C963B9" w:rsidP="00C963B9">
      <w:pPr>
        <w:pStyle w:val="ListParagraph"/>
        <w:numPr>
          <w:ilvl w:val="0"/>
          <w:numId w:val="10"/>
        </w:numPr>
        <w:rPr>
          <w:rStyle w:val="SubtitleChar"/>
        </w:rPr>
      </w:pPr>
      <w:r>
        <w:t xml:space="preserve">Performance: Because of the virtual DOM and Server Side rendering performance of the react app is very fast compared to the others.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5C9DDACC" w14:textId="747C2C4C" w:rsidR="00E81E00" w:rsidRDefault="00E81E00" w:rsidP="00BE5DB2"/>
    <w:p w14:paraId="5ABC44C3" w14:textId="765B9118" w:rsidR="00285025" w:rsidRDefault="00285025" w:rsidP="00BE5DB2">
      <w:bookmarkStart w:id="20" w:name="_Toc48939315"/>
      <w:r w:rsidRPr="00CD0D0D">
        <w:rPr>
          <w:rStyle w:val="Heading3Char"/>
        </w:rPr>
        <w:t>3.2.3 Vue.js:</w:t>
      </w:r>
      <w:bookmarkEnd w:id="20"/>
      <w:r w:rsidR="00167EB1">
        <w:rPr>
          <w:b/>
          <w:bCs/>
        </w:rPr>
        <w:t xml:space="preserve"> </w:t>
      </w:r>
      <w:r w:rsidR="00167EB1">
        <w:t>Vue.js was introduced in the market (2014) year later of ReactJS’s release.</w:t>
      </w:r>
      <w:r w:rsidR="00DB7667">
        <w:t xml:space="preserve"> Vue.js came out in February 2014 and it was developed by the Evan You who is the former developer of google where he worked a lot on the AngularJS framework.</w:t>
      </w:r>
      <w:r w:rsidR="00EF3DF1">
        <w:t xml:space="preserve"> Vue.js is considered a progressive web application framework and it relies on the principle of the Model-View-</w:t>
      </w:r>
      <w:proofErr w:type="spellStart"/>
      <w:r w:rsidR="00EF3DF1">
        <w:t>ViewModel</w:t>
      </w:r>
      <w:proofErr w:type="spellEnd"/>
      <w:r w:rsidR="00EF3DF1">
        <w:t xml:space="preserve"> (MVVM) principle. This framework can be used for smaller as well very high and Single Page Applications as well.</w:t>
      </w:r>
      <w:r w:rsidR="00BC0762">
        <w:t xml:space="preserve"> One measure feature of Vue.js is its ability </w:t>
      </w:r>
      <w:r w:rsidR="00C01BD2">
        <w:t>to scale</w:t>
      </w:r>
      <w:r w:rsidR="00BC0762">
        <w:t xml:space="preserve"> the applications.</w:t>
      </w:r>
    </w:p>
    <w:p w14:paraId="62EB493F" w14:textId="5AD255C3" w:rsidR="00C01BD2" w:rsidRDefault="00C01BD2" w:rsidP="00BE5DB2">
      <w:r>
        <w:t>Vue.js is entirely an open-source project build by the single developer as a hobby initially and not by any large funding company.</w:t>
      </w:r>
      <w:r w:rsidR="002849E9">
        <w:t xml:space="preserve"> </w:t>
      </w:r>
    </w:p>
    <w:p w14:paraId="5231110D" w14:textId="4094666C" w:rsidR="002849E9" w:rsidRDefault="002849E9" w:rsidP="00BE5DB2">
      <w:r>
        <w:t>Like angular and react Vue.js is also built over the components.</w:t>
      </w:r>
    </w:p>
    <w:p w14:paraId="182A1188" w14:textId="0A79067B" w:rsidR="002849E9" w:rsidRDefault="002849E9" w:rsidP="00BE5DB2">
      <w:r w:rsidRPr="008572C6">
        <w:rPr>
          <w:b/>
          <w:bCs/>
        </w:rPr>
        <w:lastRenderedPageBreak/>
        <w:t>Data Binding:</w:t>
      </w:r>
      <w:r>
        <w:t xml:space="preserve"> Vue.js gives two options to bind the data between </w:t>
      </w:r>
      <w:r w:rsidR="008572C6">
        <w:t xml:space="preserve">the </w:t>
      </w:r>
      <w:r>
        <w:t>component and its template.</w:t>
      </w:r>
      <w:r w:rsidR="000C6DF6">
        <w:t xml:space="preserve"> One-way data binding and Two-way data binding.</w:t>
      </w:r>
      <w:r w:rsidR="00522ADB">
        <w:t xml:space="preserve"> </w:t>
      </w:r>
      <w:r w:rsidR="00522ADB" w:rsidRPr="001928C5">
        <w:rPr>
          <w:rStyle w:val="SubtitleChar"/>
        </w:rPr>
        <w:fldChar w:fldCharType="begin" w:fldLock="1"/>
      </w:r>
      <w:r w:rsidR="001928C5" w:rsidRPr="001928C5">
        <w:rPr>
          <w:rStyle w:val="SubtitleChar"/>
        </w:rPr>
        <w:instrText>ADDIN CSL_CITATION {"citationItems":[{"id":"ITEM-1","itemData":{"DOI":"10.3991/ijet.v14i13.10709","ISSN":"18630383","abstract":"The proliferation of Internet information technology has fundamentally changed the way of learning. It is now a research hotspot to improve teaching effect in colleges with Internet information technology. Starting from the actual needs of college teaching, this paper designs a college teaching system based on various Internet information technologies. Specifically, the front end was developed under the lightweight progressive Vue.js framework, which relies on the model-view-view model (MVVM); the overall structure of the system was set up based on the browser-server (B/S) architecture; the system functions were realized through HTML5, Node.js and database technology; the compatibility between mobile terminal and desktop was realized under Bootstrap. The system test shows that the Vue.js-based college teaching system operated stably, achieved the design goals and satisfied user demand. The research findings shed important new light on modernization and quality of college teaching.","author":[{"dropping-particle":"","family":"Song","given":"Junhui","non-dropping-particle":"","parse-names":false,"suffix":""},{"dropping-particle":"","family":"Zhang","given":"Min","non-dropping-particle":"","parse-names":false,"suffix":""},{"dropping-particle":"","family":"Xie","given":"Hua","non-dropping-particle":"","parse-names":false,"suffix":""}],"container-title":"International Journal of Emerging Technologies in Learning","id":"ITEM-1","issue":"13","issued":{"date-parts":[["2019"]]},"page":"59-69","title":"Design and implementation of a Vue.js-based college teaching system","type":"article-journal","volume":"14"},"uris":["http://www.mendeley.com/documents/?uuid=ae3309aa-907a-4612-96d7-a678ed8d22dd"]},{"id":"ITEM-2","itemData":{"DOI":"10.4236/jcc.2018.68007","ISSN":"2327-5219","abstract":"This paper introduces the basic functions of the e-commerce system implemented on Android, including user management functions, product search functions, product browsing functions, and product tracking functions, etc. It is necessary to use technologies in Android in order to implement each module function. For example, network communication requires Android’s network request technology and data analysis technology. The display of pictures requires the use of Android controls and cache technology. The traceability of products requires camera scanning technology. And RSA decryption technology and so on. Through the above thread pool technology and the use of caching mechanism, the user experience of UI will be improved and unnecessary network resources consumption will be avoided.","author":[{"dropping-particle":"","family":"Shen","given":"Jie","non-dropping-particle":"","parse-names":false,"suffix":""},{"dropping-particle":"","family":"Sun","given":"Guiling","non-dropping-particle":"","parse-names":false,"suffix":""},{"dropping-particle":"","family":"Li","given":"Yangyang","non-dropping-particle":"","parse-names":false,"suffix":""}],"container-title":"Journal of Computer and Communications","id":"ITEM-2","issue":"08","issued":{"date-parts":[["2018"]]},"page":"92-100","title":"Design and Implementation of E-Commerce Platform Based on Android","type":"article-journal","volume":"06"},"uris":["http://www.mendeley.com/documents/?uuid=ac380863-e3d1-4e4e-b10e-26c5c5f68d75"]}],"mendeley":{"formattedCitation":"(Shen, Sun and Li, 2018; Song, Zhang and Xie, 2019)","plainTextFormattedCitation":"(Shen, Sun and Li, 2018; Song, Zhang and Xie, 2019)","previouslyFormattedCitation":"(Shen, Sun and Li, 2018; Song, Zhang and Xie, 2019)"},"properties":{"noteIndex":0},"schema":"https://github.com/citation-style-language/schema/raw/master/csl-citation.json"}</w:instrText>
      </w:r>
      <w:r w:rsidR="00522ADB" w:rsidRPr="001928C5">
        <w:rPr>
          <w:rStyle w:val="SubtitleChar"/>
        </w:rPr>
        <w:fldChar w:fldCharType="separate"/>
      </w:r>
      <w:r w:rsidR="001928C5" w:rsidRPr="001928C5">
        <w:rPr>
          <w:rStyle w:val="SubtitleChar"/>
          <w:noProof/>
        </w:rPr>
        <w:t>(Shen, Sun and Li, 2018; Song, Zhang and Xie, 2019)</w:t>
      </w:r>
      <w:r w:rsidR="00522ADB" w:rsidRPr="001928C5">
        <w:rPr>
          <w:rStyle w:val="SubtitleChar"/>
        </w:rPr>
        <w:fldChar w:fldCharType="end"/>
      </w:r>
      <w:r w:rsidR="000C44C2" w:rsidRPr="001928C5">
        <w:rPr>
          <w:rStyle w:val="SubtitleChar"/>
        </w:rPr>
        <w:t xml:space="preserve"> </w:t>
      </w:r>
      <w:r w:rsidR="000C44C2">
        <w:t xml:space="preserve">Most often two-way data-binding will be used to synchronize the changes. </w:t>
      </w:r>
      <w:proofErr w:type="spellStart"/>
      <w:r w:rsidR="000C44C2">
        <w:t>i.e</w:t>
      </w:r>
      <w:proofErr w:type="spellEnd"/>
      <w:r w:rsidR="000C44C2">
        <w:t xml:space="preserve"> whatever the changes are being done on the view will always be in sync with the component and vice versa. But it doesn't happen in the one way data-binding.</w:t>
      </w:r>
      <w:r w:rsidR="00A2797D">
        <w:t xml:space="preserve"> </w:t>
      </w:r>
      <w:r w:rsidR="001928C5" w:rsidRPr="001928C5">
        <w:rPr>
          <w:rStyle w:val="SubtitleChar"/>
        </w:rPr>
        <w:fldChar w:fldCharType="begin" w:fldLock="1"/>
      </w:r>
      <w:r w:rsidR="0055013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1928C5" w:rsidRPr="001928C5">
        <w:rPr>
          <w:rStyle w:val="SubtitleChar"/>
        </w:rPr>
        <w:fldChar w:fldCharType="separate"/>
      </w:r>
      <w:r w:rsidR="001928C5" w:rsidRPr="001928C5">
        <w:rPr>
          <w:rStyle w:val="SubtitleChar"/>
          <w:noProof/>
        </w:rPr>
        <w:t>(Studiengang Bachelor et al., no date)</w:t>
      </w:r>
      <w:r w:rsidR="001928C5" w:rsidRPr="001928C5">
        <w:rPr>
          <w:rStyle w:val="SubtitleChar"/>
        </w:rPr>
        <w:fldChar w:fldCharType="end"/>
      </w:r>
    </w:p>
    <w:p w14:paraId="26948BDC" w14:textId="77777777" w:rsidR="006F3A6A" w:rsidRDefault="006F3A6A" w:rsidP="006F3A6A">
      <w:r>
        <w:t>One-way: v-bind</w:t>
      </w:r>
    </w:p>
    <w:p w14:paraId="67F21541" w14:textId="591E834F" w:rsidR="006F3A6A" w:rsidRDefault="006F3A6A" w:rsidP="006F3A6A">
      <w:r>
        <w:t>Two-way: v-model</w:t>
      </w:r>
    </w:p>
    <w:p w14:paraId="02A0437F" w14:textId="1E64E3B1" w:rsidR="00522ADB" w:rsidRDefault="00522ADB" w:rsidP="006F3A6A">
      <w:r w:rsidRPr="00522ADB">
        <w:rPr>
          <w:b/>
          <w:bCs/>
        </w:rPr>
        <w:t>Directives:</w:t>
      </w:r>
      <w:r>
        <w:rPr>
          <w:b/>
          <w:bCs/>
        </w:rPr>
        <w:t xml:space="preserve"> </w:t>
      </w:r>
      <w:r w:rsidRPr="00522ADB">
        <w:t>Similar to angular</w:t>
      </w:r>
      <w:r>
        <w:t xml:space="preserve"> Vue.js also makes use of directive. Directives in Vue.js are prefixed by v-. Directives can be used for data binding, property binding, event handling, and more.</w:t>
      </w:r>
      <w:r w:rsidR="00E8259A">
        <w:t xml:space="preserve"> </w:t>
      </w:r>
    </w:p>
    <w:p w14:paraId="4D4A656D" w14:textId="77777777" w:rsidR="00E8259A" w:rsidRDefault="00E8259A" w:rsidP="006F3A6A">
      <w:r>
        <w:t xml:space="preserve">Examples of </w:t>
      </w:r>
      <w:proofErr w:type="gramStart"/>
      <w:r>
        <w:t>Directive :</w:t>
      </w:r>
      <w:proofErr w:type="gramEnd"/>
      <w:r>
        <w:t xml:space="preserve"> </w:t>
      </w:r>
    </w:p>
    <w:p w14:paraId="1F7FCFF3" w14:textId="5B7C5EB6" w:rsidR="00E8259A" w:rsidRDefault="00E8259A" w:rsidP="00E8259A">
      <w:pPr>
        <w:pStyle w:val="ListParagraph"/>
        <w:numPr>
          <w:ilvl w:val="0"/>
          <w:numId w:val="11"/>
        </w:numPr>
      </w:pPr>
      <w:r w:rsidRPr="00E8259A">
        <w:t>&lt;p @click="someFunction"&gt; ... &lt;/p&gt;</w:t>
      </w:r>
    </w:p>
    <w:p w14:paraId="34576060" w14:textId="5F4BE9E8" w:rsidR="00E8259A" w:rsidRDefault="00E8259A" w:rsidP="00E8259A">
      <w:pPr>
        <w:pStyle w:val="ListParagraph"/>
        <w:numPr>
          <w:ilvl w:val="0"/>
          <w:numId w:val="11"/>
        </w:numPr>
      </w:pPr>
      <w:r w:rsidRPr="00E8259A">
        <w:t xml:space="preserve">&lt;button </w:t>
      </w:r>
      <w:proofErr w:type="spellStart"/>
      <w:r w:rsidRPr="00E8259A">
        <w:t>v-</w:t>
      </w:r>
      <w:proofErr w:type="gramStart"/>
      <w:r w:rsidRPr="00E8259A">
        <w:t>on:click</w:t>
      </w:r>
      <w:proofErr w:type="spellEnd"/>
      <w:proofErr w:type="gramEnd"/>
      <w:r w:rsidRPr="00E8259A">
        <w:t>="</w:t>
      </w:r>
      <w:proofErr w:type="spellStart"/>
      <w:r w:rsidRPr="00E8259A">
        <w:t>getData</w:t>
      </w:r>
      <w:proofErr w:type="spellEnd"/>
      <w:r w:rsidRPr="00E8259A">
        <w:t>"&gt; ... &lt;/button&gt;</w:t>
      </w:r>
    </w:p>
    <w:p w14:paraId="7E595E64" w14:textId="4764D126" w:rsidR="00D15BA7" w:rsidRDefault="00D15BA7" w:rsidP="00D15BA7"/>
    <w:p w14:paraId="01B872CE" w14:textId="517FF95F" w:rsidR="00D15BA7" w:rsidRDefault="00D15BA7" w:rsidP="00D15BA7">
      <w:bookmarkStart w:id="21" w:name="_Toc48939316"/>
      <w:r w:rsidRPr="00CD0D0D">
        <w:rPr>
          <w:rStyle w:val="Heading3Char"/>
        </w:rPr>
        <w:t>3.2.4 Ember.js</w:t>
      </w:r>
      <w:r w:rsidR="00337303" w:rsidRPr="00CD0D0D">
        <w:rPr>
          <w:rStyle w:val="Heading3Char"/>
        </w:rPr>
        <w:t>:</w:t>
      </w:r>
      <w:bookmarkEnd w:id="21"/>
      <w:r w:rsidR="00337303">
        <w:rPr>
          <w:b/>
          <w:bCs/>
        </w:rPr>
        <w:t xml:space="preserve"> </w:t>
      </w:r>
      <w:r w:rsidR="00337303">
        <w:t xml:space="preserve">Ember.js </w:t>
      </w:r>
      <w:r w:rsidR="00550134">
        <w:t>h</w:t>
      </w:r>
      <w:r w:rsidR="00337303">
        <w:t>as relea</w:t>
      </w:r>
      <w:r w:rsidR="009D4535">
        <w:t>s</w:t>
      </w:r>
      <w:r w:rsidR="00337303">
        <w:t xml:space="preserve">ed </w:t>
      </w:r>
      <w:r w:rsidR="00550134">
        <w:t>i</w:t>
      </w:r>
      <w:r w:rsidR="00337303">
        <w:t xml:space="preserve">n </w:t>
      </w:r>
      <w:r w:rsidR="009D4535">
        <w:t>December</w:t>
      </w:r>
      <w:r w:rsidR="00337303">
        <w:t xml:space="preserve"> 2011 b</w:t>
      </w:r>
      <w:r w:rsidR="00550134">
        <w:t>y</w:t>
      </w:r>
      <w:r w:rsidR="00337303">
        <w:t xml:space="preserve"> the Ember core team under the MIT license as the open-source project.</w:t>
      </w:r>
      <w:r w:rsidR="00330649">
        <w:t xml:space="preserve"> The original author of the framework is Yehuda Katz.</w:t>
      </w:r>
      <w:r w:rsidR="008C5518">
        <w:t xml:space="preserve"> Like the applications mentioned above, it allows developers to build scalable single-page applications.</w:t>
      </w:r>
      <w:r w:rsidR="00375FE9">
        <w:t xml:space="preserve"> Many Popular sites like Yahoo, Groupon, Discourse make use of Ember.js.</w:t>
      </w:r>
      <w:r w:rsidR="00550134">
        <w:t xml:space="preserve"> </w:t>
      </w:r>
      <w:r w:rsidR="00550134" w:rsidRPr="00550134">
        <w:rPr>
          <w:rStyle w:val="SubtitleChar"/>
        </w:rPr>
        <w:fldChar w:fldCharType="begin" w:fldLock="1"/>
      </w:r>
      <w:r w:rsidR="00550134" w:rsidRPr="00550134">
        <w:rPr>
          <w:rStyle w:val="SubtitleChar"/>
        </w:rPr>
        <w:instrText>ADDIN CSL_CITATION {"citationItems":[{"id":"ITEM-1","itemData":{"author":[{"dropping-particle":"","family":"Shrestha","given":"Sunil","non-dropping-particle":"","parse-names":false,"suffix":""}],"id":"ITEM-1","issue":"October","issued":{"date-parts":[["2015"]]},"page":"1-47","title":"Ember . js front-end framework – SEO challenges and frameworks comparison","type":"article-journal"},"uris":["http://www.mendeley.com/documents/?uuid=88e7f6a2-1e82-4abc-948f-6006c7a8ec22"]}],"mendeley":{"formattedCitation":"(Shrestha, 2015)","plainTextFormattedCitation":"(Shrestha, 2015)","previouslyFormattedCitation":"(Shrestha, 2015)"},"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Shrestha, 2015)</w:t>
      </w:r>
      <w:r w:rsidR="00550134" w:rsidRPr="00550134">
        <w:rPr>
          <w:rStyle w:val="SubtitleChar"/>
        </w:rPr>
        <w:fldChar w:fldCharType="end"/>
      </w:r>
    </w:p>
    <w:p w14:paraId="3F6BD82E" w14:textId="5772089C" w:rsidR="00EE1F67" w:rsidRDefault="00EF2CD9" w:rsidP="00D15BA7">
      <w:r w:rsidRPr="00966B7E">
        <w:rPr>
          <w:b/>
          <w:bCs/>
        </w:rPr>
        <w:t>A r</w:t>
      </w:r>
      <w:r w:rsidR="00C324F9" w:rsidRPr="00966B7E">
        <w:rPr>
          <w:b/>
          <w:bCs/>
        </w:rPr>
        <w:t>outer</w:t>
      </w:r>
      <w:r w:rsidR="00C324F9">
        <w:t xml:space="preserve"> is the most important and powerful concept of the Ember.js.</w:t>
      </w:r>
      <w:r>
        <w:t xml:space="preserve"> It emphasizes the importance of the </w:t>
      </w:r>
      <w:r w:rsidR="00DA60CB">
        <w:t>URL</w:t>
      </w:r>
      <w:r>
        <w:t xml:space="preserve"> in managing the state of the application.</w:t>
      </w:r>
      <w:r w:rsidR="00DA60CB">
        <w:t xml:space="preserve"> According to Tom Dale one of the lead dale of Ember.js, when it comes to </w:t>
      </w:r>
      <w:r w:rsidR="00A37AD1">
        <w:t xml:space="preserve">the </w:t>
      </w:r>
      <w:r w:rsidR="00DA60CB">
        <w:t>latest web application URLs are not just the way to uniquely locate the pages on the server but they serve the more purpose to the web application</w:t>
      </w:r>
      <w:r w:rsidR="00966B7E">
        <w:t>.</w:t>
      </w:r>
      <w:r w:rsidR="003C7C2A">
        <w:t xml:space="preserve"> </w:t>
      </w:r>
      <w:r w:rsidR="00550134" w:rsidRPr="00550134">
        <w:rPr>
          <w:rStyle w:val="SubtitleChar"/>
        </w:rPr>
        <w:fldChar w:fldCharType="begin" w:fldLock="1"/>
      </w:r>
      <w:r w:rsidR="002B123B">
        <w:rPr>
          <w:rStyle w:val="SubtitleChar"/>
        </w:rPr>
        <w:instrText>ADDIN CSL_CITATION {"citationItems":[{"id":"ITEM-1","itemData":{"URL":"https://tomdale.net/2012/05/ember-routing/","accessed":{"date-parts":[["2020","8","20"]]},"author":[{"dropping-particle":"","family":"Dale","given":"Tom","non-dropping-particle":"","parse-names":false,"suffix":""}],"id":"ITEM-1","issued":{"date-parts":[["2012"]]},"page":"1","title":"Our {Approach} to {Routing} in {Ember}.js - tomdale.net","type":"webpage"},"uris":["http://www.mendeley.com/documents/?uuid=c77868c0-21ac-48ed-a885-93f76529a1f1"]}],"mendeley":{"formattedCitation":"(Dale, 2012)","plainTextFormattedCitation":"(Dale, 2012)","previouslyFormattedCitation":"(Dale, 2012)"},"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Dale, 2012)</w:t>
      </w:r>
      <w:r w:rsidR="00550134" w:rsidRPr="00550134">
        <w:rPr>
          <w:rStyle w:val="SubtitleChar"/>
        </w:rPr>
        <w:fldChar w:fldCharType="end"/>
      </w:r>
    </w:p>
    <w:p w14:paraId="4F410E7E" w14:textId="464F6F2C" w:rsidR="00A37AD1" w:rsidRDefault="00A37AD1" w:rsidP="00D15BA7">
      <w:r w:rsidRPr="00A37AD1">
        <w:rPr>
          <w:b/>
          <w:bCs/>
        </w:rPr>
        <w:t>Model:</w:t>
      </w:r>
      <w:r>
        <w:t xml:space="preserve"> Every route is associated with the different model which contains the data associated with the state of that route. This model can be updated or retrieved by the server using AJAX technology and based on that view can be updated very easily.</w:t>
      </w:r>
    </w:p>
    <w:p w14:paraId="7068B649" w14:textId="51F5165B" w:rsidR="003F036B" w:rsidRDefault="005E459C" w:rsidP="00D15BA7">
      <w:r w:rsidRPr="005E459C">
        <w:rPr>
          <w:b/>
          <w:bCs/>
        </w:rPr>
        <w:t>Controllers:</w:t>
      </w:r>
      <w:r>
        <w:rPr>
          <w:b/>
          <w:bCs/>
        </w:rPr>
        <w:t xml:space="preserve"> </w:t>
      </w:r>
      <w:r>
        <w:t>A controller acts as a bridge between the model and its associated view.</w:t>
      </w:r>
      <w:r w:rsidR="00E33D2A">
        <w:t xml:space="preserve"> All the business logic like form handling, data manipulation</w:t>
      </w:r>
      <w:r w:rsidR="00A2797D">
        <w:t>,</w:t>
      </w:r>
      <w:r w:rsidR="00E33D2A">
        <w:t xml:space="preserve"> or mathematical applications can be written inside the controllers.</w:t>
      </w:r>
    </w:p>
    <w:p w14:paraId="42676F35" w14:textId="27F230F0" w:rsidR="00A66477" w:rsidRDefault="00A66477" w:rsidP="00D15BA7">
      <w:r>
        <w:t xml:space="preserve">Now we are aware of the frameworks which will be used in this study, </w:t>
      </w:r>
      <w:proofErr w:type="spellStart"/>
      <w:r>
        <w:t>lets</w:t>
      </w:r>
      <w:proofErr w:type="spellEnd"/>
      <w:r>
        <w:t xml:space="preserve"> see the various parameters which will be computed and evaluated to </w:t>
      </w:r>
      <w:proofErr w:type="spellStart"/>
      <w:r>
        <w:t>analyze</w:t>
      </w:r>
      <w:proofErr w:type="spellEnd"/>
      <w:r>
        <w:t xml:space="preserve"> the performance of these frameworks.</w:t>
      </w:r>
    </w:p>
    <w:p w14:paraId="114C3B43" w14:textId="2C0D999A" w:rsidR="003660E3" w:rsidRDefault="00B64AFE" w:rsidP="00E01513">
      <w:pPr>
        <w:pStyle w:val="Heading2"/>
      </w:pPr>
      <w:bookmarkStart w:id="22" w:name="_Toc48939317"/>
      <w:r>
        <w:t xml:space="preserve">3.3 Performance Parameters &amp; Methods </w:t>
      </w:r>
      <w:proofErr w:type="gramStart"/>
      <w:r>
        <w:t>To</w:t>
      </w:r>
      <w:proofErr w:type="gramEnd"/>
      <w:r>
        <w:t xml:space="preserve"> Compute Those</w:t>
      </w:r>
      <w:bookmarkEnd w:id="22"/>
    </w:p>
    <w:p w14:paraId="20CA6BEF" w14:textId="1DAF43CD" w:rsidR="00B64AFE" w:rsidRDefault="003C7C2A" w:rsidP="00B64AFE">
      <w:r>
        <w:t>The main objective of this work is to calculate the speed indexing of the web application in the browser.</w:t>
      </w:r>
      <w:r w:rsidR="0098678B">
        <w:t xml:space="preserve"> </w:t>
      </w:r>
      <w:proofErr w:type="gramStart"/>
      <w:r w:rsidR="0098678B">
        <w:t>So</w:t>
      </w:r>
      <w:proofErr w:type="gramEnd"/>
      <w:r w:rsidR="0098678B">
        <w:t xml:space="preserve"> in this work, only the parameters which reflect performances in time are given the </w:t>
      </w:r>
      <w:r w:rsidR="001A0534">
        <w:t>importance</w:t>
      </w:r>
      <w:r w:rsidR="0098678B">
        <w:t>. Also, a few parameters associated with the code are taken into consideration.</w:t>
      </w:r>
    </w:p>
    <w:p w14:paraId="23D7F859" w14:textId="2F5F3451" w:rsidR="001A0534" w:rsidRDefault="001A0534" w:rsidP="00B64AFE"/>
    <w:p w14:paraId="0A3CA4A1" w14:textId="117C45CE" w:rsidR="00F81AC4" w:rsidRDefault="001A0534" w:rsidP="00B64AFE">
      <w:pPr>
        <w:rPr>
          <w:rStyle w:val="SubtitleChar"/>
        </w:rPr>
      </w:pPr>
      <w:bookmarkStart w:id="23" w:name="_Toc48939318"/>
      <w:r w:rsidRPr="00CD0D0D">
        <w:rPr>
          <w:rStyle w:val="Heading3Char"/>
        </w:rPr>
        <w:t>3.3.1 Lines of codes</w:t>
      </w:r>
      <w:r w:rsidR="002A43E0" w:rsidRPr="00CD0D0D">
        <w:rPr>
          <w:rStyle w:val="Heading3Char"/>
        </w:rPr>
        <w:t>:</w:t>
      </w:r>
      <w:bookmarkEnd w:id="23"/>
      <w:r w:rsidR="001F569B">
        <w:rPr>
          <w:b/>
          <w:bCs/>
        </w:rPr>
        <w:t xml:space="preserve"> </w:t>
      </w:r>
      <w:r w:rsidR="001F569B">
        <w:t xml:space="preserve">Lines of code is one of the most important and oldest metrics around there. </w:t>
      </w:r>
      <w:proofErr w:type="spellStart"/>
      <w:r w:rsidR="001F569B">
        <w:t>Iw</w:t>
      </w:r>
      <w:proofErr w:type="spellEnd"/>
      <w:r w:rsidR="001F569B">
        <w:t xml:space="preserve"> was used for the first time in the year 1960 in economic, social studies &amp; productivity it came out as an effective metric.</w:t>
      </w:r>
      <w:r w:rsidR="00561A69">
        <w:t xml:space="preserve"> In the era of assembly languages, this metric was quite simple but as soon as languages starting evaluated and it started moving toward a structural </w:t>
      </w:r>
      <w:r w:rsidR="00561A69">
        <w:lastRenderedPageBreak/>
        <w:t>programming approach like C language, this concept started getting complex.</w:t>
      </w:r>
      <w:r w:rsidR="009C208D">
        <w:t xml:space="preserve"> </w:t>
      </w:r>
      <w:r w:rsidR="009F65CD">
        <w:t xml:space="preserve">Therefore later this metric got standardized and two counting methods </w:t>
      </w:r>
      <w:r w:rsidR="002B123B" w:rsidRPr="002B123B">
        <w:rPr>
          <w:rStyle w:val="SubtitleChar"/>
        </w:rPr>
        <w:fldChar w:fldCharType="begin" w:fldLock="1"/>
      </w:r>
      <w:r w:rsidR="002B123B">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id":"ITEM-2","itemData":{"abstract":"The Software Improvement Group (SIG) is a company that is specialized in the analysis of large software systems. Based on these analyses a range of services and products are offered to their clients. An example is the automatic generation of documentation for legacy systems. The generated documentation helps software developers of the client in understanding the source code of the legacy systems. Another example is performing software risk assessments. A software risk assessment assesses the technical quality of a software system. It is based on measurements of the source code and on interviews of the stakeholders involved in the project. The results of these measurements are interpreted by the experts of the SIG, which leads to the identification of problems and possible solutions to overcome the identified problems. These are reported to their clients. There are multiple questions that a client can have when they ask the SIG to perform an assessment. The question might be as broad as wanting to know whether the software system is maintainable in the future or as specific as wanting to know whether it is easy to implement a change in the length of bank numbers in their system. A question often asked by clients is: is the quality of my software system comparable to other software systems? Knowing the answer of this question helps the client to decide whether they should improve their current software development practices or sustain their current practices","author":[{"dropping-particle":"","family":"Rentrop","given":"Julien","non-dropping-particle":"","parse-names":false,"suffix":""},{"dropping-particle":"","family":"Year","given":"One","non-dropping-particle":"","parse-names":false,"suffix":""},{"dropping-particle":"","family":"Course","given":"Master","non-dropping-particle":"","parse-names":false,"suffix":""},{"dropping-particle":"","family":"Engineering","given":"Software","non-dropping-particle":"","parse-names":false,"suffix":""}],"container-title":"Measurement","id":"ITEM-2","issued":{"date-parts":[["2006"]]},"title":"Software Metrics as Benchmarks for Source Code Quality of Software Systems","type":"article-journal"},"uris":["http://www.mendeley.com/documents/?uuid=e30b5153-e733-49aa-b6e7-710a02ef5b67"]}],"mendeley":{"formattedCitation":"(Rentrop &lt;i&gt;et al.&lt;/i&gt;, 2006; Lawrence, 2017)","plainTextFormattedCitation":"(Rentrop et al., 2006; Lawrence, 2017)","previouslyFormattedCitation":"(Rentrop &lt;i&gt;et al.&lt;/i&gt;, 2006; Lawrence, 2017)"},"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Rentrop et al., 2006; Lawrence, 2017)</w:t>
      </w:r>
      <w:r w:rsidR="002B123B" w:rsidRPr="002B123B">
        <w:rPr>
          <w:rStyle w:val="SubtitleChar"/>
        </w:rPr>
        <w:fldChar w:fldCharType="end"/>
      </w:r>
      <w:r w:rsidR="009F65CD">
        <w:t>.</w:t>
      </w:r>
      <w:proofErr w:type="spellStart"/>
      <w:r w:rsidR="009F65CD">
        <w:t>i.e</w:t>
      </w:r>
      <w:proofErr w:type="spellEnd"/>
      <w:r w:rsidR="009F65CD">
        <w:t xml:space="preserve"> </w:t>
      </w:r>
      <w:bookmarkStart w:id="24" w:name="_Hlk48900341"/>
      <w:r w:rsidR="009F65CD">
        <w:t>SLOC &amp; LLOC</w:t>
      </w:r>
      <w:bookmarkEnd w:id="24"/>
      <w:r w:rsidR="009F65CD">
        <w:t xml:space="preserve">. SLOC is the physical lines of code whereas LLOC is the logical lines of code. SLOC gives the measure of the number of physical lines in the code excluding the comments and LLOC gives the measure of the number of executable statements within the code. </w:t>
      </w:r>
      <w:r w:rsidR="002B123B" w:rsidRPr="002B123B">
        <w:rPr>
          <w:rStyle w:val="SubtitleChar"/>
        </w:rPr>
        <w:fldChar w:fldCharType="begin" w:fldLock="1"/>
      </w:r>
      <w:r w:rsidR="00034217">
        <w:rPr>
          <w:rStyle w:val="SubtitleChar"/>
        </w:rPr>
        <w:instrText>ADDIN CSL_CITATION {"citationItems":[{"id":"ITEM-1","itemData":{"abstract":"This report presents guidelines for defining, recording, and reporting two frequently used measures of software size—physical source lines and logical source statements. We propose a general framework for constructing size definitions and use it to derive operational methods for reducing misunderstand- ings in measurement results. We show how the methods can be applied to address the information needs of different users while maintaining a common definition of software size.","author":[{"dropping-particle":"","family":"Park","given":"Robert E.","non-dropping-particle":"","parse-names":false,"suffix":""}],"id":"ITEM-1","issue":"September","issued":{"date-parts":[["1992"]]},"page":"242","title":"Software Size Measurement : A Framework for Counting Source Statements. In: Technical Report CMU/SEI-92-TR-20.","type":"article-journal"},"uris":["http://www.mendeley.com/documents/?uuid=7f3dae10-ff35-458a-9c8c-7f3a259fc255"]}],"mendeley":{"formattedCitation":"(Park, 1992)","plainTextFormattedCitation":"(Park, 1992)","previouslyFormattedCitation":"(Park, 1992)"},"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Park, 1992)</w:t>
      </w:r>
      <w:r w:rsidR="002B123B" w:rsidRPr="002B123B">
        <w:rPr>
          <w:rStyle w:val="SubtitleChar"/>
        </w:rPr>
        <w:fldChar w:fldCharType="end"/>
      </w:r>
      <w:r w:rsidR="00BC417A">
        <w:rPr>
          <w:rStyle w:val="SubtitleChar"/>
        </w:rPr>
        <w:t>.</w:t>
      </w:r>
      <w:r w:rsidR="00F81AC4">
        <w:rPr>
          <w:rStyle w:val="SubtitleChar"/>
        </w:rPr>
        <w:t xml:space="preserve"> </w:t>
      </w:r>
    </w:p>
    <w:p w14:paraId="619C313F" w14:textId="5BA0D005" w:rsidR="00A81DA7" w:rsidRDefault="00F81AC4" w:rsidP="00B64AFE">
      <w:r w:rsidRPr="00F81AC4">
        <w:rPr>
          <w:b/>
          <w:bCs/>
        </w:rPr>
        <w:t xml:space="preserve">Method to count </w:t>
      </w:r>
      <w:r>
        <w:rPr>
          <w:b/>
          <w:bCs/>
        </w:rPr>
        <w:t xml:space="preserve">LOC: </w:t>
      </w:r>
      <w:r>
        <w:t xml:space="preserve">We will be using two tools to count the Physical lines and </w:t>
      </w:r>
      <w:proofErr w:type="spellStart"/>
      <w:proofErr w:type="gramStart"/>
      <w:r>
        <w:t>And</w:t>
      </w:r>
      <w:proofErr w:type="spellEnd"/>
      <w:proofErr w:type="gramEnd"/>
      <w:r>
        <w:t xml:space="preserve"> source code lines. </w:t>
      </w:r>
      <w:r w:rsidR="00C036BB">
        <w:t xml:space="preserve">Tools used are </w:t>
      </w:r>
      <w:proofErr w:type="spellStart"/>
      <w:r w:rsidR="00C036BB">
        <w:t>sloc</w:t>
      </w:r>
      <w:proofErr w:type="spellEnd"/>
      <w:r w:rsidR="00C036BB">
        <w:t xml:space="preserve"> and </w:t>
      </w:r>
      <w:proofErr w:type="spellStart"/>
      <w:r w:rsidR="00C036BB">
        <w:t>cloc</w:t>
      </w:r>
      <w:proofErr w:type="spellEnd"/>
      <w:r w:rsidR="00C036BB">
        <w:t xml:space="preserve"> and these tools are available on </w:t>
      </w:r>
      <w:proofErr w:type="spellStart"/>
      <w:r w:rsidR="00C036BB">
        <w:t>npm</w:t>
      </w:r>
      <w:proofErr w:type="spellEnd"/>
      <w:r w:rsidR="00C036BB">
        <w:t xml:space="preserve"> as well as on </w:t>
      </w:r>
      <w:proofErr w:type="spellStart"/>
      <w:r w:rsidR="00C036BB">
        <w:t>Github</w:t>
      </w:r>
      <w:proofErr w:type="spellEnd"/>
      <w:r w:rsidR="00C036BB">
        <w:t>.</w:t>
      </w:r>
      <w:r w:rsidR="00903912">
        <w:t xml:space="preserve"> </w:t>
      </w:r>
      <w:r w:rsidR="00034217" w:rsidRPr="00034217">
        <w:rPr>
          <w:rStyle w:val="SubtitleChar"/>
        </w:rPr>
        <w:fldChar w:fldCharType="begin" w:fldLock="1"/>
      </w:r>
      <w:r w:rsidR="00160F3C">
        <w:rPr>
          <w:rStyle w:val="SubtitleChar"/>
        </w:rPr>
        <w:instrText>ADDIN CSL_CITATION {"citationItems":[{"id":"ITEM-1","itemData":{"abstract":"simple tool to count SLOC (source lines of code). Contribute to flosse/sloc development by creating an account on GitHub.","author":[{"dropping-particle":"","family":"Kohlhase","given":"Markus","non-dropping-particle":"","parse-names":false,"suffix":""}],"id":"ITEM-1","issued":{"date-parts":[["2020","8"]]},"note":"original-date: 2012-07-28T08:27:12Z","title":"flosse/sloc","type":"article"},"uris":["http://www.mendeley.com/documents/?uuid=c304b373-d430-47ea-ae77-d5561ae5e725"]},{"id":"ITEM-2","itemData":{"abstract":"An npm module for distributing cloc by Al Danial. Contribute to kentcdodds/cloc development by creating an account on GitHub.","author":[{"dropping-particle":"","family":"Dodds","given":"Kent C","non-dropping-particle":"","parse-names":false,"suffix":""}],"id":"ITEM-2","issued":{"date-parts":[["2020","8"]]},"note":"original-date: 2015-06-30T17:03:47Z","title":"kentcdodds/cloc","type":"article"},"uris":["http://www.mendeley.com/documents/?uuid=24301a14-90b1-4f46-aea7-965ea9c3b633"]}],"mendeley":{"formattedCitation":"(Dodds, 2020; Kohlhase, 2020)","plainTextFormattedCitation":"(Dodds, 2020; Kohlhase, 2020)","previouslyFormattedCitation":"(Dodds, 2020; Kohlhase, 2020)"},"properties":{"noteIndex":0},"schema":"https://github.com/citation-style-language/schema/raw/master/csl-citation.json"}</w:instrText>
      </w:r>
      <w:r w:rsidR="00034217" w:rsidRPr="00034217">
        <w:rPr>
          <w:rStyle w:val="SubtitleChar"/>
        </w:rPr>
        <w:fldChar w:fldCharType="separate"/>
      </w:r>
      <w:r w:rsidR="00034217" w:rsidRPr="00034217">
        <w:rPr>
          <w:rStyle w:val="SubtitleChar"/>
          <w:noProof/>
        </w:rPr>
        <w:t>(Dodds, 2020; Kohlhase, 2020)</w:t>
      </w:r>
      <w:r w:rsidR="00034217" w:rsidRPr="00034217">
        <w:rPr>
          <w:rStyle w:val="SubtitleChar"/>
        </w:rPr>
        <w:fldChar w:fldCharType="end"/>
      </w:r>
      <w:r w:rsidR="00A81DA7">
        <w:t xml:space="preserve"> We just need to simply write </w:t>
      </w:r>
      <w:proofErr w:type="spellStart"/>
      <w:r w:rsidR="00A81DA7">
        <w:t>npm</w:t>
      </w:r>
      <w:proofErr w:type="spellEnd"/>
      <w:r w:rsidR="00A81DA7">
        <w:t xml:space="preserve"> install command and then these tools will get installed on the machine. And after </w:t>
      </w:r>
      <w:r w:rsidR="00C036BB">
        <w:t xml:space="preserve">the </w:t>
      </w:r>
      <w:r w:rsidR="00A81DA7">
        <w:t>successful installation of these tools, we can execute the commands to count the LOC metric.</w:t>
      </w:r>
      <w:r w:rsidR="00B71B11">
        <w:t xml:space="preserve"> The reason for using two different tools is for greater accuracy.</w:t>
      </w:r>
    </w:p>
    <w:p w14:paraId="43F61183" w14:textId="6F5A6847" w:rsidR="00DA39E4" w:rsidRDefault="00903912" w:rsidP="00B64AFE">
      <w:r>
        <w:t>While counting the LOC we will count only the amount of code developers has to write and not the auto-generated code by the CLI.</w:t>
      </w:r>
    </w:p>
    <w:p w14:paraId="7A5F4DA5" w14:textId="6D32AA24" w:rsidR="008B4E02" w:rsidRDefault="008B4E02" w:rsidP="00B64AFE">
      <w:r>
        <w:t xml:space="preserve">Command used – </w:t>
      </w:r>
      <w:proofErr w:type="spellStart"/>
      <w:r>
        <w:t>sloc</w:t>
      </w:r>
      <w:proofErr w:type="spellEnd"/>
      <w:r>
        <w:t xml:space="preserve"> </w:t>
      </w:r>
      <w:proofErr w:type="spellStart"/>
      <w:r>
        <w:t>src</w:t>
      </w:r>
      <w:proofErr w:type="spellEnd"/>
      <w:r>
        <w:t xml:space="preserve"> &amp; </w:t>
      </w:r>
      <w:proofErr w:type="spellStart"/>
      <w:r>
        <w:t>cloc</w:t>
      </w:r>
      <w:proofErr w:type="spellEnd"/>
      <w:r>
        <w:t xml:space="preserve"> </w:t>
      </w:r>
      <w:proofErr w:type="spellStart"/>
      <w:r>
        <w:t>src</w:t>
      </w:r>
      <w:proofErr w:type="spellEnd"/>
      <w:r>
        <w:t xml:space="preserve"> where </w:t>
      </w:r>
      <w:proofErr w:type="spellStart"/>
      <w:r>
        <w:t>src</w:t>
      </w:r>
      <w:proofErr w:type="spellEnd"/>
      <w:r>
        <w:t xml:space="preserve"> is the directory from which we want to count the LOC.</w:t>
      </w:r>
    </w:p>
    <w:p w14:paraId="4BB62542" w14:textId="4FDE7CF0" w:rsidR="00B71B11" w:rsidRDefault="00A84510" w:rsidP="00A84510">
      <w:pPr>
        <w:jc w:val="center"/>
      </w:pPr>
      <w:r>
        <w:rPr>
          <w:noProof/>
        </w:rPr>
        <w:drawing>
          <wp:inline distT="0" distB="0" distL="0" distR="0" wp14:anchorId="78910C16" wp14:editId="3251255F">
            <wp:extent cx="5731510" cy="52019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31510" cy="5201920"/>
                    </a:xfrm>
                    <a:prstGeom prst="rect">
                      <a:avLst/>
                    </a:prstGeom>
                  </pic:spPr>
                </pic:pic>
              </a:graphicData>
            </a:graphic>
          </wp:inline>
        </w:drawing>
      </w:r>
    </w:p>
    <w:p w14:paraId="256BE50C" w14:textId="152B5736" w:rsidR="005925C9" w:rsidRDefault="005925C9" w:rsidP="005925C9"/>
    <w:p w14:paraId="3ABD7BE6" w14:textId="6BD8A84B" w:rsidR="00734C8D" w:rsidRDefault="00734C8D" w:rsidP="005925C9">
      <w:r>
        <w:lastRenderedPageBreak/>
        <w:t xml:space="preserve">While building the website, the speed taken by </w:t>
      </w:r>
      <w:r w:rsidR="00D17EB5">
        <w:t xml:space="preserve">the </w:t>
      </w:r>
      <w:r>
        <w:t>webpage matters a lot.</w:t>
      </w:r>
      <w:r w:rsidR="00D17EB5">
        <w:t xml:space="preserve"> Faster pages are more efficient and they provide a much better user experience.</w:t>
      </w:r>
      <w:r w:rsidR="00C446FB">
        <w:t xml:space="preserve"> According to </w:t>
      </w:r>
      <w:proofErr w:type="spellStart"/>
      <w:r w:rsidR="00C446FB">
        <w:t>kissmetrics</w:t>
      </w:r>
      <w:proofErr w:type="spellEnd"/>
      <w:r w:rsidR="00C446FB">
        <w:t xml:space="preserve"> infographics, one-fourth of the user we move to the other website if the website they are opening takes more than 3 seconds</w:t>
      </w:r>
      <w:r w:rsidR="00EA5E87"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EA5E87" w:rsidRPr="00EA5E87">
        <w:rPr>
          <w:rStyle w:val="SubtitleChar"/>
        </w:rPr>
        <w:fldChar w:fldCharType="separate"/>
      </w:r>
      <w:r w:rsidR="00EA5E87" w:rsidRPr="00EA5E87">
        <w:rPr>
          <w:rStyle w:val="SubtitleChar"/>
          <w:noProof/>
        </w:rPr>
        <w:t>(sean, 2011)</w:t>
      </w:r>
      <w:r w:rsidR="00EA5E87" w:rsidRPr="00EA5E87">
        <w:rPr>
          <w:rStyle w:val="SubtitleChar"/>
        </w:rPr>
        <w:fldChar w:fldCharType="end"/>
      </w:r>
      <w:r w:rsidR="00C446FB">
        <w:t>.</w:t>
      </w:r>
      <w:r w:rsidR="00F93EC8">
        <w:t xml:space="preserve"> In the case of mobile users, this ratio is even higher. The same study states that 73% of users have faced the use of a slower page load.</w:t>
      </w:r>
      <w:r w:rsidR="005517EB">
        <w:t xml:space="preserve"> According to Walmart the if the load time increases by even 1</w:t>
      </w:r>
      <w:proofErr w:type="gramStart"/>
      <w:r w:rsidR="005517EB">
        <w:t>s,  then</w:t>
      </w:r>
      <w:proofErr w:type="gramEnd"/>
      <w:r w:rsidR="005517EB">
        <w:t xml:space="preserve"> the conversion rate is decreased by 2%.</w:t>
      </w:r>
      <w:r w:rsidR="008E51F6">
        <w:t xml:space="preserve"> Also, the SEO of webpages should be good so they can rank higher according to </w:t>
      </w:r>
      <w:r w:rsidR="00BE6950">
        <w:t xml:space="preserve">the </w:t>
      </w:r>
      <w:r w:rsidR="008E51F6">
        <w:t xml:space="preserve">Google ranking algorithm. Now </w:t>
      </w:r>
      <w:r w:rsidR="00BE6950">
        <w:t>G</w:t>
      </w:r>
      <w:r w:rsidR="008E51F6">
        <w:t>oogle has include</w:t>
      </w:r>
      <w:r w:rsidR="00BE6950">
        <w:t>d</w:t>
      </w:r>
      <w:r w:rsidR="008E51F6">
        <w:t xml:space="preserve"> the page speed as their criteria that means the pages with the higher speed will be ranked higher when someone sea</w:t>
      </w:r>
      <w:r w:rsidR="00BE6950">
        <w:t>rc</w:t>
      </w:r>
      <w:r w:rsidR="008E51F6">
        <w:t>hes for something on google</w:t>
      </w:r>
      <w:r w:rsidR="00DF28C3"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DF28C3" w:rsidRPr="00EA5E87">
        <w:rPr>
          <w:rStyle w:val="SubtitleChar"/>
        </w:rPr>
        <w:fldChar w:fldCharType="separate"/>
      </w:r>
      <w:r w:rsidR="00DF28C3" w:rsidRPr="00EA5E87">
        <w:rPr>
          <w:rStyle w:val="SubtitleChar"/>
          <w:noProof/>
        </w:rPr>
        <w:t>(sean, 2011)</w:t>
      </w:r>
      <w:r w:rsidR="00DF28C3" w:rsidRPr="00EA5E87">
        <w:rPr>
          <w:rStyle w:val="SubtitleChar"/>
        </w:rPr>
        <w:fldChar w:fldCharType="end"/>
      </w:r>
      <w:r w:rsidR="00DF28C3">
        <w:t>.</w:t>
      </w:r>
      <w:r w:rsidR="008E51F6">
        <w:t xml:space="preserve"> </w:t>
      </w:r>
      <w:r w:rsidR="005517EB">
        <w:t xml:space="preserve"> </w:t>
      </w:r>
      <w:proofErr w:type="gramStart"/>
      <w:r w:rsidR="005517EB">
        <w:t>Therefore</w:t>
      </w:r>
      <w:proofErr w:type="gramEnd"/>
      <w:r w:rsidR="005517EB">
        <w:t xml:space="preserve"> obtaining the performances of the webpage has become more important. So the next 5 parameters will talk about the factors related to the performance of the webpage.</w:t>
      </w:r>
      <w:r w:rsidR="008821D9">
        <w:t xml:space="preserve"> </w:t>
      </w:r>
      <w:r w:rsidR="008821D9" w:rsidRPr="008821D9">
        <w:rPr>
          <w:rStyle w:val="SubtitleChar"/>
        </w:rPr>
        <w:fldChar w:fldCharType="begin" w:fldLock="1"/>
      </w:r>
      <w:r w:rsidR="00EA5E87">
        <w:rPr>
          <w:rStyle w:val="SubtitleChar"/>
        </w:rPr>
        <w:instrText>ADDIN CSL_CITATION {"citationItems":[{"id":"ITEM-1","itemData":{"abstract":"Why does page speed matter? Page speed is a critical component in the overall user experience and may be one of the organic ranking factors.","author":[{"dropping-particle":"","family":"Guard","given":"Kalpesh","non-dropping-particle":"","parse-names":false,"suffix":""}],"container-title":"seoClarity","id":"ITEM-1","issued":{"date-parts":[["2020","6"]]},"note":"Section: Blog","title":"Why {Page} {Speed} {Matters} and {How} to {Improve} {It}","type":"article"},"uris":["http://www.mendeley.com/documents/?uuid=3032b95c-88f7-4cde-9fc4-4856e9ecb168"]}],"mendeley":{"formattedCitation":"(Guard, 2020)","plainTextFormattedCitation":"(Guard, 2020)","previouslyFormattedCitation":"(Guard, 2020)"},"properties":{"noteIndex":0},"schema":"https://github.com/citation-style-language/schema/raw/master/csl-citation.json"}</w:instrText>
      </w:r>
      <w:r w:rsidR="008821D9" w:rsidRPr="008821D9">
        <w:rPr>
          <w:rStyle w:val="SubtitleChar"/>
        </w:rPr>
        <w:fldChar w:fldCharType="separate"/>
      </w:r>
      <w:r w:rsidR="008821D9" w:rsidRPr="008821D9">
        <w:rPr>
          <w:rStyle w:val="SubtitleChar"/>
          <w:noProof/>
        </w:rPr>
        <w:t>(Guard, 2020)</w:t>
      </w:r>
      <w:r w:rsidR="008821D9" w:rsidRPr="008821D9">
        <w:rPr>
          <w:rStyle w:val="SubtitleChar"/>
        </w:rPr>
        <w:fldChar w:fldCharType="end"/>
      </w:r>
    </w:p>
    <w:p w14:paraId="07E1BE4A" w14:textId="409E8D2B" w:rsidR="00B31B9D" w:rsidRDefault="00B31B9D" w:rsidP="005925C9">
      <w:r>
        <w:t xml:space="preserve">The tools used for computing these parameters </w:t>
      </w:r>
      <w:r w:rsidR="008821D9">
        <w:t>are</w:t>
      </w:r>
      <w:r>
        <w:t xml:space="preserve"> </w:t>
      </w:r>
      <w:proofErr w:type="spellStart"/>
      <w:r>
        <w:t>google’s</w:t>
      </w:r>
      <w:proofErr w:type="spellEnd"/>
      <w:r>
        <w:t xml:space="preserve"> lighthouse</w:t>
      </w:r>
      <w:r w:rsidR="000321ED">
        <w:t xml:space="preserve"> tool</w:t>
      </w:r>
      <w:r>
        <w:t>.</w:t>
      </w:r>
      <w:r w:rsidR="002310A5">
        <w:t xml:space="preserve"> This open-source tool can be used for monitoring the performances of the web application as well as, the load times, their speed index</w:t>
      </w:r>
      <w:r w:rsidR="003C4FCC">
        <w:t>,</w:t>
      </w:r>
      <w:r w:rsidR="002310A5">
        <w:t xml:space="preserve"> etc. Is also gives the score for SEO. </w:t>
      </w:r>
      <w:r w:rsidR="003C4FCC" w:rsidRPr="00B44359">
        <w:rPr>
          <w:rStyle w:val="SubtitleChar"/>
        </w:rPr>
        <w:fldChar w:fldCharType="begin" w:fldLock="1"/>
      </w:r>
      <w:r w:rsidR="00B44359" w:rsidRPr="00B44359">
        <w:rPr>
          <w:rStyle w:val="SubtitleChar"/>
        </w:rPr>
        <w:instrText>ADDIN CSL_CITATION {"citationItems":[{"id":"ITEM-1","itemData":{"abstract":"Automated auditing, performance metrics, and best practices for the web.","author":[{"dropping-particle":"","family":"Google","given":"","non-dropping-particle":"","parse-names":false,"suffix":""}],"id":"ITEM-1","issued":{"date-parts":[["2020","8"]]},"note":"original-date: 2016-03-08T01:03:11Z","publisher":"GoogleChrome","title":"{GoogleChrome}/lighthouse","type":"article"},"uris":["http://www.mendeley.com/documents/?uuid=323a465b-19f1-4c4b-8f5f-9d36756af2ed"]},{"id":"ITEM-2","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2","issued":{"date-parts":[["2020"]]},"title":"An Early Benchmark of Quality of Experience Between HTTP/2 and HTTP/3 using Lighthouse","type":"article-journal"},"uris":["http://www.mendeley.com/documents/?uuid=a44679f0-a41c-4fde-9555-7541b943e9f6"]}],"mendeley":{"formattedCitation":"(Google, 2020; Saif, Lung and Matrawy, 2020)","plainTextFormattedCitation":"(Google, 2020; Saif, Lung and Matrawy, 2020)","previouslyFormattedCitation":"(Google, 2020)"},"properties":{"noteIndex":0},"schema":"https://github.com/citation-style-language/schema/raw/master/csl-citation.json"}</w:instrText>
      </w:r>
      <w:r w:rsidR="003C4FCC" w:rsidRPr="00B44359">
        <w:rPr>
          <w:rStyle w:val="SubtitleChar"/>
        </w:rPr>
        <w:fldChar w:fldCharType="separate"/>
      </w:r>
      <w:r w:rsidR="00B44359" w:rsidRPr="00B44359">
        <w:rPr>
          <w:rStyle w:val="SubtitleChar"/>
        </w:rPr>
        <w:t>(Google, 2020; Saif, Lung and Matrawy, 2020)</w:t>
      </w:r>
      <w:r w:rsidR="003C4FCC" w:rsidRPr="00B44359">
        <w:rPr>
          <w:rStyle w:val="SubtitleChar"/>
        </w:rPr>
        <w:fldChar w:fldCharType="end"/>
      </w:r>
    </w:p>
    <w:p w14:paraId="46DBCBE7" w14:textId="77777777" w:rsidR="00734C8D" w:rsidRDefault="00734C8D" w:rsidP="005925C9"/>
    <w:p w14:paraId="24EB96F9" w14:textId="61FF4C9A" w:rsidR="005925C9" w:rsidRPr="00CD0D0D" w:rsidRDefault="005925C9" w:rsidP="00CD0D0D">
      <w:pPr>
        <w:pStyle w:val="Heading3"/>
        <w:rPr>
          <w:rStyle w:val="lh-metrictitle"/>
        </w:rPr>
      </w:pPr>
      <w:bookmarkStart w:id="25" w:name="_Toc48939319"/>
      <w:r w:rsidRPr="00CD0D0D">
        <w:rPr>
          <w:rStyle w:val="Heading3Char"/>
          <w:b/>
        </w:rPr>
        <w:t>3.3.2</w:t>
      </w:r>
      <w:r w:rsidRPr="00CD0D0D">
        <w:rPr>
          <w:rStyle w:val="Heading1Char"/>
          <w:b/>
          <w:caps w:val="0"/>
          <w:sz w:val="24"/>
          <w:szCs w:val="24"/>
        </w:rPr>
        <w:t xml:space="preserve"> </w:t>
      </w:r>
      <w:r w:rsidRPr="00CD0D0D">
        <w:rPr>
          <w:rStyle w:val="lh-metrictitle"/>
        </w:rPr>
        <w:t xml:space="preserve">First </w:t>
      </w:r>
      <w:proofErr w:type="spellStart"/>
      <w:r w:rsidRPr="00CD0D0D">
        <w:rPr>
          <w:rStyle w:val="lh-metrictitle"/>
        </w:rPr>
        <w:t>Contentful</w:t>
      </w:r>
      <w:proofErr w:type="spellEnd"/>
      <w:r w:rsidRPr="00CD0D0D">
        <w:rPr>
          <w:rStyle w:val="lh-metrictitle"/>
        </w:rPr>
        <w:t xml:space="preserve"> Paint</w:t>
      </w:r>
      <w:r w:rsidR="00A5552C" w:rsidRPr="00CD0D0D">
        <w:rPr>
          <w:rStyle w:val="lh-metrictitle"/>
        </w:rPr>
        <w:t xml:space="preserve"> (FCP)</w:t>
      </w:r>
      <w:r w:rsidR="0094268C" w:rsidRPr="00CD0D0D">
        <w:rPr>
          <w:rStyle w:val="lh-metrictitle"/>
        </w:rPr>
        <w:t>:</w:t>
      </w:r>
      <w:bookmarkEnd w:id="25"/>
    </w:p>
    <w:p w14:paraId="045B45A5" w14:textId="09C23F3A" w:rsidR="0094268C" w:rsidRPr="00A5552C" w:rsidRDefault="00A5552C" w:rsidP="005925C9">
      <w:pPr>
        <w:rPr>
          <w:rFonts w:cs="Times New Roman"/>
        </w:rPr>
      </w:pPr>
      <w:r>
        <w:rPr>
          <w:rFonts w:cs="Times New Roman"/>
        </w:rPr>
        <w:t xml:space="preserve">When the user navigates to the particular URL then it takes some time for the browser to fetch data from the server and display it in the browser. </w:t>
      </w:r>
      <w:r w:rsidR="00CD29EF">
        <w:rPr>
          <w:rFonts w:cs="Times New Roman"/>
        </w:rPr>
        <w:t>FCP measures the amount of time taken by the browser to display the first content of the DOM. It may be anything for example any image, heading, paragraph, etc. FCP score is a comparison of  FCP of your website with real-time websites</w:t>
      </w:r>
      <w:r w:rsidR="009057D9">
        <w:rPr>
          <w:rFonts w:cs="Times New Roman"/>
        </w:rPr>
        <w:t xml:space="preserve"> based on data from </w:t>
      </w:r>
      <w:r w:rsidR="00B85DCF">
        <w:rPr>
          <w:rFonts w:cs="Times New Roman"/>
        </w:rPr>
        <w:t xml:space="preserve">the </w:t>
      </w:r>
      <w:r w:rsidR="009057D9">
        <w:rPr>
          <w:rFonts w:cs="Times New Roman"/>
        </w:rPr>
        <w:t>HTTP archive</w:t>
      </w:r>
      <w:r w:rsidR="00CD29EF">
        <w:rPr>
          <w:rFonts w:cs="Times New Roman"/>
        </w:rPr>
        <w:t>.</w:t>
      </w:r>
      <w:r w:rsidR="000D0617">
        <w:rPr>
          <w:rFonts w:cs="Times New Roman"/>
        </w:rPr>
        <w:t xml:space="preserve"> </w:t>
      </w:r>
      <w:r w:rsidR="00160F3C" w:rsidRPr="00160F3C">
        <w:rPr>
          <w:rStyle w:val="SubtitleChar"/>
        </w:rPr>
        <w:fldChar w:fldCharType="begin" w:fldLock="1"/>
      </w:r>
      <w:r w:rsidR="008708E6">
        <w:rPr>
          <w:rStyle w:val="SubtitleChar"/>
        </w:rPr>
        <w:instrText>ADDIN CSL_CITATION {"citationItems":[{"id":"ITEM-1","itemData":{"DOI":"10.1109/IAC.2018.8780515","ISBN":"9781538669204","abstract":"The problem of speed of page load time in the Borneo Biodiversity information system which is decreasing has an impact on the level of user satisfaction. The amount of resources used and the amount of data stored causes the system to be slow. The paper analyzes the load time of web pages based on key indicators performance for page loading timings. The variable analysis of webpage for calculates value; loading time (Time to First Byte, First paint time, First contentful paint time, DOM interactive time, DOM loaded time content, Onload time), total page size, and the number of requests. The results of the analysis have given a grade to the web performance and evaluated the results by providing a solution to optimize the low parameter values.","author":[{"dropping-particle":"","family":"Budiman","given":"Edy","non-dropping-particle":"","parse-names":false,"suffix":""},{"dropping-particle":"","family":"Puspitasari","given":"Novianti","non-dropping-particle":"","parse-names":false,"suffix":""},{"dropping-particle":"","family":"Alam","given":"Sitti Nur","non-dropping-particle":"","parse-names":false,"suffix":""},{"dropping-particle":"","family":"Akbar","given":"Th Mohammad Aldrin","non-dropping-particle":"","parse-names":false,"suffix":""},{"dropping-particle":"","family":"Haeruddin","given":"","non-dropping-particle":"","parse-names":false,"suffix":""},{"dropping-particle":"","family":"Indra","given":"Dolly","non-dropping-particle":"","parse-names":false,"suffix":""}],"container-title":"Proceedings of the 3rd International Conference on Informatics and Computing, ICIC 2018","id":"ITEM-1","issued":{"date-parts":[["2018"]]},"page":"5-9","publisher":"IEEE","title":"Performance analysis of the resource loading time for borneo biodiversity information system","type":"article-journal"},"uris":["http://www.mendeley.com/documents/?uuid=0ee1ccf8-1586-4e1c-b280-20e728b2d151"]},{"id":"ITEM-2","itemData":{"ISBN":"9781728167268","abstract":"The rapid growth of technology has boosted the usage of mobile devices to access a web application. These devices have various specifications such as screen sizes and resolutions. Responsive Web Design (RWD) approach bridges the gap of these differences by adapting the flexibility concept in screen sizes and resolutions, thus ensuring better website usability. Poor performance in website usability resulting in declination in number of users. Therefore several existing Usability Guidelines (UG) were invented mainly for a desktop- based website and unfortunately lesser studies have been carried out for a Mobile Web Application (MWA) especially the performance aspect of it. Henceforth, this paper focuses on enhancing the performance element of an existing UG by analysing, identifying, proposing, implementing, and measuring the new additional performance attributes in UG for MWA. We used First Contentful Paint (FCP), Speed Index (SI), Time to Interactive (TtI), First Meaningful Paint (FMP), First CPU Idle (FCI) and Estimated Input Latency (EIL) to measure the performances of two case studies and the result shows better score at 90-100 (fast-GREEN) with the proposed performance attributes compared to another website without it which averages at 50-89 (average-ORANGE) range. Keywords—Responsive","author":[{"dropping-particle":"","family":"Romle","given":"Amirul Nurshuhada","non-dropping-particle":"","parse-names":false,"suffix":""},{"dropping-particle":"","family":"Ismail","given":"Saiful Adli","non-dropping-particle":"","parse-names":false,"suffix":""},{"dropping-particle":"","family":"Yusop","given":"Othman Mohd","non-dropping-particle":"","parse-names":false,"suffix":""},{"dropping-particle":"","family":"Azmi","given":"Azri","non-dropping-particle":"","parse-names":false,"suffix":""},{"dropping-particle":"","family":"Kama","given":"Nazri","non-dropping-particle":"","parse-names":false,"suffix":""},{"dropping-particle":"","family":"Sarkan","given":"Haslina Md","non-dropping-particle":"","parse-names":false,"suffix":""}],"container-title":"2019 6th International Conference on Research and Innovation in Information Systems (ICRIIS)","id":"ITEM-2","issued":{"date-parts":[["2019"]]},"page":"0-5","title":"Guidelines for Mobile Web Application","type":"article-journal"},"uris":["http://www.mendeley.com/documents/?uuid=17256947-a519-4d76-85c3-d9970d70377d"]},{"id":"ITEM-3","itemData":{"author":[{"dropping-particle":"","family":"Rahman","given":"Imam Arief","non-dropping-particle":"","parse-names":false,"suffix":""},{"dropping-particle":"","family":"Ikbal","given":"Iskandar","non-dropping-particle":"","parse-names":false,"suffix":""}],"id":"ITEM-3","issued":{"date-parts":[["0"]]},"title":"OPTIMIZATION OF BLAST COMPUTE SITE THROUGH DESIGNING LITESPEED CACHE USING PPDIOO METHOD","type":"article-journal"},"uris":["http://www.mendeley.com/documents/?uuid=2a235977-d576-4f36-b751-f31f6cd0a5d5"]}],"mendeley":{"formattedCitation":"(Rahman and Ikbal, no date; Budiman &lt;i&gt;et al.&lt;/i&gt;, 2018; Romle &lt;i&gt;et al.&lt;/i&gt;, 2019)","manualFormatting":"(Rahman and Ikbal, no date; Budiman et al., 2018; Rome et al., 2019)","plainTextFormattedCitation":"(Rahman and Ikbal, no date; Budiman et al., 2018; Romle et al., 2019)","previouslyFormattedCitation":"(Rahman and Ikbal, no date; Budiman &lt;i&gt;et al.&lt;/i&gt;, 2018; Romle &lt;i&gt;et al.&lt;/i&gt;, 2019)"},"properties":{"noteIndex":0},"schema":"https://github.com/citation-style-language/schema/raw/master/csl-citation.json"}</w:instrText>
      </w:r>
      <w:r w:rsidR="00160F3C" w:rsidRPr="00160F3C">
        <w:rPr>
          <w:rStyle w:val="SubtitleChar"/>
        </w:rPr>
        <w:fldChar w:fldCharType="separate"/>
      </w:r>
      <w:r w:rsidR="00160F3C" w:rsidRPr="00160F3C">
        <w:rPr>
          <w:rStyle w:val="SubtitleChar"/>
          <w:noProof/>
        </w:rPr>
        <w:t>(Rahman and Ikbal, no date; Budiman et al., 2018; Rome et al., 2019)</w:t>
      </w:r>
      <w:r w:rsidR="00160F3C" w:rsidRPr="00160F3C">
        <w:rPr>
          <w:rStyle w:val="SubtitleChar"/>
        </w:rPr>
        <w:fldChar w:fldCharType="end"/>
      </w:r>
    </w:p>
    <w:p w14:paraId="7C5A84AB" w14:textId="6774ABE3" w:rsidR="005925C9" w:rsidRDefault="00160F3C" w:rsidP="00160F3C">
      <w:pPr>
        <w:jc w:val="center"/>
      </w:pPr>
      <w:r>
        <w:rPr>
          <w:noProof/>
        </w:rPr>
        <w:drawing>
          <wp:inline distT="0" distB="0" distL="0" distR="0" wp14:anchorId="3989B57C" wp14:editId="04F795A0">
            <wp:extent cx="4201111" cy="1371791"/>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4201111" cy="1371791"/>
                    </a:xfrm>
                    <a:prstGeom prst="rect">
                      <a:avLst/>
                    </a:prstGeom>
                  </pic:spPr>
                </pic:pic>
              </a:graphicData>
            </a:graphic>
          </wp:inline>
        </w:drawing>
      </w:r>
    </w:p>
    <w:p w14:paraId="01F31BE1" w14:textId="6681363E" w:rsidR="00BB7D9B" w:rsidRDefault="00BB7D9B" w:rsidP="00BB7D9B"/>
    <w:p w14:paraId="060AC883" w14:textId="456F950F" w:rsidR="00BB7D9B" w:rsidRDefault="00BB7D9B" w:rsidP="00CD0D0D">
      <w:pPr>
        <w:pStyle w:val="Heading3"/>
      </w:pPr>
      <w:bookmarkStart w:id="26" w:name="_Toc48939320"/>
      <w:r w:rsidRPr="00BB7D9B">
        <w:t xml:space="preserve">3.3.3 Speed </w:t>
      </w:r>
      <w:proofErr w:type="gramStart"/>
      <w:r w:rsidRPr="00BB7D9B">
        <w:t xml:space="preserve">Index </w:t>
      </w:r>
      <w:r>
        <w:t>:</w:t>
      </w:r>
      <w:bookmarkEnd w:id="26"/>
      <w:proofErr w:type="gramEnd"/>
    </w:p>
    <w:p w14:paraId="64B64A79" w14:textId="040E1698" w:rsidR="00BB7D9B" w:rsidRPr="000D0617" w:rsidRDefault="000D0617" w:rsidP="00BB7D9B">
      <w:r>
        <w:t>Speed index measures the time taken for the browser to visually display the data on the webpage during the page load.</w:t>
      </w:r>
      <w:r w:rsidR="005034A5">
        <w:t xml:space="preserve"> In simple words, the speed index is how many milliseconds it takes to show the visible parts of the webpage on the website.</w:t>
      </w:r>
      <w:r w:rsidR="008708E6" w:rsidRPr="008708E6">
        <w:rPr>
          <w:rStyle w:val="SubtitleChar"/>
        </w:rPr>
        <w:t xml:space="preserve"> </w:t>
      </w:r>
      <w:r w:rsidR="008708E6" w:rsidRPr="008708E6">
        <w:rPr>
          <w:rStyle w:val="SubtitleChar"/>
        </w:rPr>
        <w:fldChar w:fldCharType="begin" w:fldLock="1"/>
      </w:r>
      <w:r w:rsidR="006F16D1">
        <w:rPr>
          <w:rStyle w:val="SubtitleChar"/>
        </w:rPr>
        <w:instrText>ADDIN CSL_CITATION {"citationItems":[{"id":"ITEM-1","itemData":{"DOI":"10.23919/TMA.2019.8784552","ISBN":"9783903176171","abstract":"Users and content providers want websites to load quickly. A widely used web performance metric that rewards both the early appearance of content and the timely completion of page load is the Speed Index (SI). Lower SI values correspond to higher user satisfaction, which makes reducing page SI an important goal.In this paper, we observe that all images on a webpage are not created equal and indeed vary considerably along a metric we dub image density, or the ratio of byte weight to pixel size. Variation in image density creates opportunities to prioritize lower density images to reduce page SI by displaying more pixels sooner for every loaded byte. We define Object Density Distribution (ODD)-a new webpage characterization metric. To understand the potential for image prioritization, we characterize ODD of existing webpages, their ODDness if you will, and show that ODD skewness and kurtosis indicate meaningful prioritization opportunities. To understand the effectiveness of image prioritization, we propose a URL-based prioritization mechanism and measure its performance across 20 test pages loaded from the Apache, NGINX, and Caddy servers. Our results show SI improvement over 40% in some cases and mean improvement of 5.7%. These SI improvements and the simplicity of our prioritization method create a compelling case for the adoption of our method by content distribution networks (CDNs) and future browser implementations.","author":[{"dropping-particle":"","family":"Furtak","given":"Marcin","non-dropping-particle":"","parse-names":false,"suffix":""},{"dropping-particle":"","family":"Wittie","given":"Mike P.","non-dropping-particle":"","parse-names":false,"suffix":""}],"container-title":"TMA 2019 - Proceedings of the 3rd Network Traffic Measurement and Analysis Conference","id":"ITEM-1","issued":{"date-parts":[["2019"]]},"page":"33-40","title":"The ODDness of webpages","type":"article-journal"},"uris":["http://www.mendeley.com/documents/?uuid=51fec87d-f629-43f0-897c-19bdc11c314f"]},{"id":"ITEM-2","itemData":{"DOI":"10.1007/978-3-319-76481-8_3","ISBN":"9783319764801","ISSN":"16113349","abstract":"Page load time (PLT) is still the most common application Quality of Service (QoS) metric to estimate the Quality of Experience (QoE) of Web users. Yet, recent literature abounds with proposals for alternative metrics (e.g., Above The Fold, SpeedIndex and their variants) that aim at better estimating user QoE. The main purpose of this work is thus to thoroughly investigate a mapping between established and recently proposed objective metrics and user QoE. We obtain ground truth QoE via user experiments where we collect and analyze 3,400 Web accesses annotated with QoS metrics and explicit user ratings in a scale of 1 to 5, which we make available to the community. In particular, we contrast domain expert models (such as ITU-T and IQX) fed with a single QoS metric, to models trained using our ground-truth dataset over multiple QoS metrics as features. Results of our experiments show that, albeit very simple, expert models have a comparable accuracy to machine learning approaches. Furthermore, the model accuracy improves considerably when building per-page QoE models, which may raise scalability concerns as we discuss.","author":[{"dropping-particle":"","family":"Hora","given":"Diego Neves","non-dropping-particle":"da","parse-names":false,"suffix":""},{"dropping-particle":"","family":"Asrese","given":"Alemnew Sheferaw","non-dropping-particle":"","parse-names":false,"suffix":""},{"dropping-particle":"","family":"Christophides","given":"Vassilis","non-dropping-particle":"","parse-names":false,"suffix":""},{"dropping-particle":"","family":"Teixeira","given":"Renata","non-dropping-particle":"","parse-names":false,"suffix":""},{"dropping-particle":"","family":"Rossi","given":"Dario","non-dropping-particle":"","parse-names":false,"suffix":""}],"container-title":"Lecture Notes in Computer Science (including subseries Lecture Notes in Artificial Intelligence and Lecture Notes in Bioinformatics)","id":"ITEM-2","issued":{"date-parts":[["2018"]]},"page":"31-43","title":"Narrowing the Gap Between QoS Metrics and Web QoE Using Above-the-fold Metrics","type":"article-journal","volume":"10771 LNCS"},"uris":["http://www.mendeley.com/documents/?uuid=a127f8fd-631e-411c-bc1d-841c1de1d917"]},{"id":"ITEM-3","itemData":{"DOI":"10.1145/3098603.3098606","ISBN":"9781450350563","abstract":"Clearly, no one likes webpages with poor quality of experience (QoE). Being perceived as slow or fast is a key element in the overall perceived QoE of web applications. While extensive effort has been put into optimizing web applications (both in industry and academia), not a lot of work exists in characterizing what aspects of webpage loading process truly influence human end-user's perception of the Speed of a page. In this paper we present SpeedPerception 1, a large-scale web performance crowdsourcing framework focused on understanding the perceived loading performance of above-the-fold (ATF) webpage content. Our end goal is to create free open-source benchmarking datasets to advance the systematic analysis of how humans perceive webpage loading process. In Phase-1 of our SpeedPerception study using Internet Retailer Top 500 (IR 500) websites [3], we found that commonly used navigation metrics such as onLoad and Time To First Byte (TTFB) fail (less than 60% match) to represent majority human perception when comparing the speed of two webpages. We present a simple 3-variable-based machine learning model that explains the majority end-user choices better (with 87 ± 2% accuracy). In addition, our results suggest that the time needed by end-users to evaluate relative perceived speed of webpage is far less than the time of its visualComplete event.","author":[{"dropping-particle":"","family":"Gao","given":"Qingzhu","non-dropping-particle":"","parse-names":false,"suffix":""},{"dropping-particle":"","family":"Dey","given":"Prasenjit","non-dropping-particle":"","parse-names":false,"suffix":""},{"dropping-particle":"","family":"Ahammad","given":"Parvez","non-dropping-particle":"","parse-names":false,"suffix":""}],"container-title":"Internet QoE 2017 - Proceedings of the 2017 Workshop on QoE-Based Analysis and Management of Data Communication Networks, Part of SIGCOMM 2017","id":"ITEM-3","issued":{"date-parts":[["2017"]]},"page":"13-18","title":"Perceived performance of Top Retail webpages in the wild: Insights from large-scale crowdsourcing of above-the-fold QoE","type":"article-journal"},"uris":["http://www.mendeley.com/documents/?uuid=bc0b908d-fa98-42da-bef4-54219cd1e16a"]}],"mendeley":{"formattedCitation":"(Gao, Dey and Ahammad, 2017; da Hora &lt;i&gt;et al.&lt;/i&gt;, 2018; Furtak and Wittie, 2019)","plainTextFormattedCitation":"(Gao, Dey and Ahammad, 2017; da Hora et al., 2018; Furtak and Wittie, 2019)","previouslyFormattedCitation":"(Gao, Dey and Ahammad, 2017; da Hora &lt;i&gt;et al.&lt;/i&gt;, 2018; Furtak and Wittie, 2019)"},"properties":{"noteIndex":0},"schema":"https://github.com/citation-style-language/schema/raw/master/csl-citation.json"}</w:instrText>
      </w:r>
      <w:r w:rsidR="008708E6" w:rsidRPr="008708E6">
        <w:rPr>
          <w:rStyle w:val="SubtitleChar"/>
        </w:rPr>
        <w:fldChar w:fldCharType="separate"/>
      </w:r>
      <w:r w:rsidR="008708E6" w:rsidRPr="008708E6">
        <w:rPr>
          <w:rStyle w:val="SubtitleChar"/>
          <w:noProof/>
        </w:rPr>
        <w:t>(Gao, Dey and Ahammad, 2017; da Hora et al., 2018; Furtak and Wittie, 2019)</w:t>
      </w:r>
      <w:r w:rsidR="008708E6" w:rsidRPr="008708E6">
        <w:rPr>
          <w:rStyle w:val="SubtitleChar"/>
        </w:rPr>
        <w:fldChar w:fldCharType="end"/>
      </w:r>
      <w:r w:rsidR="00E020EE">
        <w:rPr>
          <w:rStyle w:val="SubtitleChar"/>
        </w:rPr>
        <w:t xml:space="preserve">. </w:t>
      </w:r>
      <w:r w:rsidR="00E020EE" w:rsidRPr="00E020EE">
        <w:t>Fo</w:t>
      </w:r>
      <w:r w:rsidR="00E020EE">
        <w:t>r capturing the speed index lighthouse captures the video of webpage loading and calculates the visual progression.</w:t>
      </w:r>
      <w:r w:rsidR="00AD3F8D">
        <w:t xml:space="preserve"> Then lighthouse uses the node.js Speedline index module to generate the report.</w:t>
      </w:r>
      <w:r w:rsidR="006F16D1">
        <w:t xml:space="preserve"> </w:t>
      </w:r>
      <w:r w:rsidR="006F16D1" w:rsidRPr="006F16D1">
        <w:rPr>
          <w:rStyle w:val="SubtitleChar"/>
        </w:rPr>
        <w:fldChar w:fldCharType="begin" w:fldLock="1"/>
      </w:r>
      <w:r w:rsidR="002C2532">
        <w:rPr>
          <w:rStyle w:val="SubtitleChar"/>
        </w:rPr>
        <w:instrText>ADDIN CSL_CITATION {"citationItems":[{"id":"ITEM-1","itemData":{"abstract":"Calculate the speed index from devtools performance trace","author":[{"dropping-particle":"","family":"Irish","given":"Paul","non-dropping-particle":"","parse-names":false,"suffix":""}],"id":"ITEM-1","issued":{"date-parts":[["2020","8"]]},"note":"original-date: 2016-03-24T21:09:46Z","title":"paulirish/speedline","type":"article"},"uris":["http://www.mendeley.com/documents/?uuid=f6a4cba0-7cf1-4ba3-b4bc-9011fd04b9fb"]}],"mendeley":{"formattedCitation":"(Irish, 2020)","plainTextFormattedCitation":"(Irish, 2020)","previouslyFormattedCitation":"(Irish, 2020)"},"properties":{"noteIndex":0},"schema":"https://github.com/citation-style-language/schema/raw/master/csl-citation.json"}</w:instrText>
      </w:r>
      <w:r w:rsidR="006F16D1" w:rsidRPr="006F16D1">
        <w:rPr>
          <w:rStyle w:val="SubtitleChar"/>
        </w:rPr>
        <w:fldChar w:fldCharType="separate"/>
      </w:r>
      <w:r w:rsidR="006F16D1" w:rsidRPr="006F16D1">
        <w:rPr>
          <w:rStyle w:val="SubtitleChar"/>
          <w:noProof/>
        </w:rPr>
        <w:t>(Irish, 2020)</w:t>
      </w:r>
      <w:r w:rsidR="006F16D1" w:rsidRPr="006F16D1">
        <w:rPr>
          <w:rStyle w:val="SubtitleChar"/>
        </w:rPr>
        <w:fldChar w:fldCharType="end"/>
      </w:r>
    </w:p>
    <w:p w14:paraId="6BA56CED" w14:textId="0FFAD1FA" w:rsidR="009D7741" w:rsidRDefault="0051111A" w:rsidP="0051111A">
      <w:pPr>
        <w:jc w:val="center"/>
      </w:pPr>
      <w:r>
        <w:rPr>
          <w:noProof/>
        </w:rPr>
        <w:lastRenderedPageBreak/>
        <w:drawing>
          <wp:inline distT="0" distB="0" distL="0" distR="0" wp14:anchorId="514ABE0C" wp14:editId="6172C184">
            <wp:extent cx="4496427" cy="12955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4496427" cy="1295581"/>
                    </a:xfrm>
                    <a:prstGeom prst="rect">
                      <a:avLst/>
                    </a:prstGeom>
                  </pic:spPr>
                </pic:pic>
              </a:graphicData>
            </a:graphic>
          </wp:inline>
        </w:drawing>
      </w:r>
    </w:p>
    <w:p w14:paraId="245626F5" w14:textId="467740F9" w:rsidR="00E020EE" w:rsidRDefault="00E020EE" w:rsidP="00CD0D0D">
      <w:pPr>
        <w:pStyle w:val="Heading3"/>
      </w:pPr>
      <w:bookmarkStart w:id="27" w:name="_Toc48939321"/>
      <w:r w:rsidRPr="00E020EE">
        <w:t xml:space="preserve">3.3.4 </w:t>
      </w:r>
      <w:proofErr w:type="spellStart"/>
      <w:r w:rsidRPr="00E020EE">
        <w:t>Larget</w:t>
      </w:r>
      <w:proofErr w:type="spellEnd"/>
      <w:r w:rsidRPr="00E020EE">
        <w:t xml:space="preserve"> </w:t>
      </w:r>
      <w:proofErr w:type="spellStart"/>
      <w:r w:rsidRPr="00E020EE">
        <w:t>C</w:t>
      </w:r>
      <w:r>
        <w:t>o</w:t>
      </w:r>
      <w:r w:rsidRPr="00E020EE">
        <w:t>ntentful</w:t>
      </w:r>
      <w:proofErr w:type="spellEnd"/>
      <w:r w:rsidRPr="00E020EE">
        <w:t xml:space="preserve"> paint</w:t>
      </w:r>
      <w:r w:rsidR="004F4EA4">
        <w:t xml:space="preserve"> (LCP)</w:t>
      </w:r>
      <w:r w:rsidRPr="00E020EE">
        <w:t>:</w:t>
      </w:r>
      <w:bookmarkEnd w:id="27"/>
    </w:p>
    <w:p w14:paraId="4D7FA431" w14:textId="199EF487" w:rsidR="00026187" w:rsidRDefault="004F4EA4" w:rsidP="00E020EE">
      <w:pPr>
        <w:rPr>
          <w:rStyle w:val="SubtitleChar"/>
        </w:rPr>
      </w:pPr>
      <w:r>
        <w:t>One of the main factor</w:t>
      </w:r>
      <w:r w:rsidR="00A22B7F">
        <w:t>s</w:t>
      </w:r>
      <w:r>
        <w:t xml:space="preserve"> while calculating the performances of the browser </w:t>
      </w:r>
      <w:proofErr w:type="gramStart"/>
      <w:r>
        <w:t xml:space="preserve">is </w:t>
      </w:r>
      <w:r w:rsidR="00A22B7F">
        <w:t xml:space="preserve"> LCP</w:t>
      </w:r>
      <w:proofErr w:type="gramEnd"/>
      <w:r w:rsidR="00A22B7F">
        <w:t>. LCP measures the time taken to display the largest element of the webpage.</w:t>
      </w:r>
      <w:r w:rsidR="00BE1E81">
        <w:t xml:space="preserve"> This helps in an approximation of when the main content of the page will be visible to the user. The available older metrics load or </w:t>
      </w:r>
      <w:proofErr w:type="spellStart"/>
      <w:r w:rsidR="00BE1E81">
        <w:t>DOMContentLoaded</w:t>
      </w:r>
      <w:proofErr w:type="spellEnd"/>
      <w:r w:rsidR="00BE1E81">
        <w:t xml:space="preserve"> are not useful sometimes because they don’t correspond to the important content of the w</w:t>
      </w:r>
      <w:r w:rsidR="007D3124">
        <w:t>e</w:t>
      </w:r>
      <w:r w:rsidR="00BE1E81">
        <w:t>bpage</w:t>
      </w:r>
      <w:r w:rsidR="002C2532">
        <w:t xml:space="preserve">. </w:t>
      </w:r>
      <w:r w:rsidR="002C2532" w:rsidRPr="002C2532">
        <w:rPr>
          <w:rStyle w:val="SubtitleChar"/>
        </w:rPr>
        <w:fldChar w:fldCharType="begin" w:fldLock="1"/>
      </w:r>
      <w:r w:rsidR="00EB3ADF">
        <w:rPr>
          <w:rStyle w:val="SubtitleChar"/>
        </w:rPr>
        <w:instrText>ADDIN CSL_CITATION {"citationItems":[{"id":"ITEM-1","itemData":{"author":[{"dropping-particle":"","family":"Walton","given":"Philip","non-dropping-particle":"","parse-names":false,"suffix":""}],"id":"ITEM-1","issued":{"date-parts":[["2019"]]},"title":"Largest Contentful Paint (LCP)","type":"article"},"uris":["http://www.mendeley.com/documents/?uuid=a92a2899-a453-45b7-b768-950104c6d5ad"]}],"mendeley":{"formattedCitation":"(Walton, 2019)","plainTextFormattedCitation":"(Walton, 2019)","previouslyFormattedCitation":"(Walton, 2019)"},"properties":{"noteIndex":0},"schema":"https://github.com/citation-style-language/schema/raw/master/csl-citation.json"}</w:instrText>
      </w:r>
      <w:r w:rsidR="002C2532" w:rsidRPr="002C2532">
        <w:rPr>
          <w:rStyle w:val="SubtitleChar"/>
        </w:rPr>
        <w:fldChar w:fldCharType="separate"/>
      </w:r>
      <w:r w:rsidR="002C2532" w:rsidRPr="002C2532">
        <w:rPr>
          <w:rStyle w:val="SubtitleChar"/>
          <w:noProof/>
        </w:rPr>
        <w:t>(Walton, 2019)</w:t>
      </w:r>
      <w:r w:rsidR="002C2532" w:rsidRPr="002C2532">
        <w:rPr>
          <w:rStyle w:val="SubtitleChar"/>
        </w:rPr>
        <w:fldChar w:fldCharType="end"/>
      </w:r>
    </w:p>
    <w:p w14:paraId="7F00138F" w14:textId="1D9074CC" w:rsidR="00EA6354" w:rsidRDefault="009A51CB" w:rsidP="009A51CB">
      <w:pPr>
        <w:jc w:val="center"/>
      </w:pPr>
      <w:r>
        <w:rPr>
          <w:noProof/>
        </w:rPr>
        <w:drawing>
          <wp:inline distT="0" distB="0" distL="0" distR="0" wp14:anchorId="0D6EDB7D" wp14:editId="6B49B674">
            <wp:extent cx="4172532" cy="136226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4172532" cy="1362265"/>
                    </a:xfrm>
                    <a:prstGeom prst="rect">
                      <a:avLst/>
                    </a:prstGeom>
                  </pic:spPr>
                </pic:pic>
              </a:graphicData>
            </a:graphic>
          </wp:inline>
        </w:drawing>
      </w:r>
    </w:p>
    <w:p w14:paraId="49DD6756" w14:textId="060D1E21" w:rsidR="00162B1C" w:rsidRDefault="00162B1C" w:rsidP="00CD0D0D">
      <w:pPr>
        <w:pStyle w:val="Heading3"/>
      </w:pPr>
      <w:bookmarkStart w:id="28" w:name="_Toc48939322"/>
      <w:r w:rsidRPr="00EB5A7B">
        <w:t xml:space="preserve">3.3.5 Time </w:t>
      </w:r>
      <w:proofErr w:type="gramStart"/>
      <w:r w:rsidRPr="00EB5A7B">
        <w:t>To</w:t>
      </w:r>
      <w:proofErr w:type="gramEnd"/>
      <w:r w:rsidRPr="00EB5A7B">
        <w:t xml:space="preserve"> Interactive (TTI):</w:t>
      </w:r>
      <w:bookmarkEnd w:id="28"/>
    </w:p>
    <w:p w14:paraId="40497BE1" w14:textId="0954B6BB" w:rsidR="00BF71D0" w:rsidRDefault="00424851" w:rsidP="00162B1C">
      <w:pPr>
        <w:rPr>
          <w:rStyle w:val="SubtitleChar"/>
        </w:rPr>
      </w:pPr>
      <w:r>
        <w:t>The webpage is not interactive as soon as it loads the content of the web page. It takes some time for it to become interactive. Interactive means buttons to become clickable or input fields to become typeable etc.</w:t>
      </w:r>
      <w:r w:rsidR="002222DF">
        <w:t xml:space="preserve"> This metric is important because content visibility should not be optimized at the cost of TTI. This leads to very poor user experience and there are high chances of users navigating away from such websites.</w:t>
      </w:r>
      <w:r w:rsidR="00EB3ADF">
        <w:t xml:space="preserve"> </w:t>
      </w:r>
      <w:r w:rsidR="00EB3ADF" w:rsidRPr="00EB3ADF">
        <w:rPr>
          <w:rStyle w:val="SubtitleChar"/>
        </w:rPr>
        <w:fldChar w:fldCharType="begin" w:fldLock="1"/>
      </w:r>
      <w:r w:rsidR="00AB6799">
        <w:rPr>
          <w:rStyle w:val="SubtitleChar"/>
        </w:rPr>
        <w:instrText>ADDIN CSL_CITATION {"citationItems":[{"id":"ITEM-1","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1","issued":{"date-parts":[["2020"]]},"title":"An Early Benchmark of Quality of Experience Between HTTP/2 and HTTP/3 using Lighthouse","type":"article-journal"},"uris":["http://www.mendeley.com/documents/?uuid=a44679f0-a41c-4fde-9555-7541b943e9f6"]}],"mendeley":{"formattedCitation":"(Saif, Lung and Matrawy, 2020)","plainTextFormattedCitation":"(Saif, Lung and Matrawy, 2020)","previouslyFormattedCitation":"(Saif, Lung and Matrawy, 2020)"},"properties":{"noteIndex":0},"schema":"https://github.com/citation-style-language/schema/raw/master/csl-citation.json"}</w:instrText>
      </w:r>
      <w:r w:rsidR="00EB3ADF" w:rsidRPr="00EB3ADF">
        <w:rPr>
          <w:rStyle w:val="SubtitleChar"/>
        </w:rPr>
        <w:fldChar w:fldCharType="separate"/>
      </w:r>
      <w:r w:rsidR="00EB3ADF" w:rsidRPr="00EB3ADF">
        <w:rPr>
          <w:rStyle w:val="SubtitleChar"/>
          <w:noProof/>
        </w:rPr>
        <w:t>(Saif, Lung and Matrawy, 2020)</w:t>
      </w:r>
      <w:r w:rsidR="00EB3ADF" w:rsidRPr="00EB3ADF">
        <w:rPr>
          <w:rStyle w:val="SubtitleChar"/>
        </w:rPr>
        <w:fldChar w:fldCharType="end"/>
      </w:r>
    </w:p>
    <w:p w14:paraId="700641F3" w14:textId="3972735F" w:rsidR="0055251F" w:rsidRDefault="002B44C3" w:rsidP="002B44C3">
      <w:pPr>
        <w:jc w:val="center"/>
      </w:pPr>
      <w:r>
        <w:rPr>
          <w:noProof/>
        </w:rPr>
        <w:drawing>
          <wp:inline distT="0" distB="0" distL="0" distR="0" wp14:anchorId="5D64C32C" wp14:editId="094865B5">
            <wp:extent cx="4429743" cy="149563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4429743" cy="1495634"/>
                    </a:xfrm>
                    <a:prstGeom prst="rect">
                      <a:avLst/>
                    </a:prstGeom>
                  </pic:spPr>
                </pic:pic>
              </a:graphicData>
            </a:graphic>
          </wp:inline>
        </w:drawing>
      </w:r>
    </w:p>
    <w:p w14:paraId="76C0DA33" w14:textId="0CE91192" w:rsidR="002B44C3" w:rsidRDefault="00746CC5" w:rsidP="00CD0D0D">
      <w:pPr>
        <w:pStyle w:val="Heading3"/>
      </w:pPr>
      <w:bookmarkStart w:id="29" w:name="_Toc48939323"/>
      <w:r w:rsidRPr="00746CC5">
        <w:t>3.3.6 Total Blocking Time</w:t>
      </w:r>
      <w:r>
        <w:t xml:space="preserve"> (TBT</w:t>
      </w:r>
      <w:proofErr w:type="gramStart"/>
      <w:r>
        <w:t>)</w:t>
      </w:r>
      <w:r w:rsidRPr="00746CC5">
        <w:t xml:space="preserve"> :</w:t>
      </w:r>
      <w:bookmarkEnd w:id="29"/>
      <w:proofErr w:type="gramEnd"/>
    </w:p>
    <w:p w14:paraId="6453CF00" w14:textId="71CA2972" w:rsidR="00F90EAF" w:rsidRDefault="00F90EAF" w:rsidP="002B44C3">
      <w:pPr>
        <w:rPr>
          <w:rStyle w:val="SubtitleChar"/>
        </w:rPr>
      </w:pPr>
      <w:r>
        <w:t>TBT gives the value of time the pages are blocked from responding to any user events. Events like keyboard inputs, or mouse inputs or touch inputs.</w:t>
      </w:r>
      <w:r w:rsidR="00A730D3">
        <w:t xml:space="preserve"> Lighthouse derives this value from summing all the block</w:t>
      </w:r>
      <w:r w:rsidR="00B7378B">
        <w:t>ed</w:t>
      </w:r>
      <w:r w:rsidR="00A730D3">
        <w:t xml:space="preserve"> portion of long tasks between FCP and TTI.</w:t>
      </w:r>
      <w:r w:rsidR="00405D11">
        <w:t xml:space="preserve"> Long tasks are very heavy and they keep the main thread very busy at the cost of interactivity and this is not a good practice.</w:t>
      </w:r>
      <w:r w:rsidR="00893343">
        <w:t xml:space="preserve"> </w:t>
      </w:r>
      <w:proofErr w:type="spellStart"/>
      <w:r w:rsidR="00893343">
        <w:t>Some times</w:t>
      </w:r>
      <w:proofErr w:type="spellEnd"/>
      <w:r w:rsidR="00893343">
        <w:t xml:space="preserve"> long task makes the pages irresponsive as well.</w:t>
      </w:r>
      <w:r w:rsidR="00AB6799">
        <w:t xml:space="preserve"> </w:t>
      </w:r>
      <w:r w:rsidR="00AB6799" w:rsidRPr="00AB6799">
        <w:rPr>
          <w:rStyle w:val="SubtitleChar"/>
        </w:rPr>
        <w:fldChar w:fldCharType="begin" w:fldLock="1"/>
      </w:r>
      <w:r w:rsidR="008821D9">
        <w:rPr>
          <w:rStyle w:val="SubtitleChar"/>
        </w:rPr>
        <w:instrText>ADDIN CSL_CITATION {"citationItems":[{"id":"ITEM-1","itemData":{"author":[{"dropping-particle":"","family":"Osmani","given":"Addy","non-dropping-particle":"","parse-names":false,"suffix":""}],"id":"ITEM-1","issued":{"date-parts":[["2019","5"]]},"title":"Are long {JavaScript} tasks delaying your {Time} to {Interactive}?","type":"article"},"uris":["http://www.mendeley.com/documents/?uuid=256bf3b6-d9b7-496a-8f9c-b27b8948045d"]}],"mendeley":{"formattedCitation":"(Osmani, 2019)","plainTextFormattedCitation":"(Osmani, 2019)","previouslyFormattedCitation":"(Osmani, 2019)"},"properties":{"noteIndex":0},"schema":"https://github.com/citation-style-language/schema/raw/master/csl-citation.json"}</w:instrText>
      </w:r>
      <w:r w:rsidR="00AB6799" w:rsidRPr="00AB6799">
        <w:rPr>
          <w:rStyle w:val="SubtitleChar"/>
        </w:rPr>
        <w:fldChar w:fldCharType="separate"/>
      </w:r>
      <w:r w:rsidR="00AB6799" w:rsidRPr="00AB6799">
        <w:rPr>
          <w:rStyle w:val="SubtitleChar"/>
          <w:noProof/>
        </w:rPr>
        <w:t>(Osmani, 2019)</w:t>
      </w:r>
      <w:r w:rsidR="00AB6799" w:rsidRPr="00AB6799">
        <w:rPr>
          <w:rStyle w:val="SubtitleChar"/>
        </w:rPr>
        <w:fldChar w:fldCharType="end"/>
      </w:r>
      <w:r w:rsidR="00AB6799">
        <w:rPr>
          <w:rStyle w:val="SubtitleChar"/>
        </w:rPr>
        <w:t>.</w:t>
      </w:r>
    </w:p>
    <w:p w14:paraId="07961A84" w14:textId="11E0F0F5" w:rsidR="00B8127E" w:rsidRDefault="00B8127E" w:rsidP="00B8127E">
      <w:pPr>
        <w:jc w:val="center"/>
      </w:pPr>
      <w:r>
        <w:rPr>
          <w:noProof/>
        </w:rPr>
        <w:lastRenderedPageBreak/>
        <w:drawing>
          <wp:inline distT="0" distB="0" distL="0" distR="0" wp14:anchorId="0FEC22B4" wp14:editId="1285E2F5">
            <wp:extent cx="4458322" cy="1486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a:extLst>
                        <a:ext uri="{28A0092B-C50C-407E-A947-70E740481C1C}">
                          <a14:useLocalDpi xmlns:a14="http://schemas.microsoft.com/office/drawing/2010/main" val="0"/>
                        </a:ext>
                      </a:extLst>
                    </a:blip>
                    <a:stretch>
                      <a:fillRect/>
                    </a:stretch>
                  </pic:blipFill>
                  <pic:spPr>
                    <a:xfrm>
                      <a:off x="0" y="0"/>
                      <a:ext cx="4458322" cy="1486107"/>
                    </a:xfrm>
                    <a:prstGeom prst="rect">
                      <a:avLst/>
                    </a:prstGeom>
                  </pic:spPr>
                </pic:pic>
              </a:graphicData>
            </a:graphic>
          </wp:inline>
        </w:drawing>
      </w:r>
    </w:p>
    <w:p w14:paraId="7D88ADE2" w14:textId="29809040" w:rsidR="002314B5" w:rsidRDefault="002314B5" w:rsidP="002314B5"/>
    <w:p w14:paraId="143FA51C" w14:textId="77777777" w:rsidR="008026D5" w:rsidRDefault="00212855" w:rsidP="00CD0D0D">
      <w:pPr>
        <w:pStyle w:val="Heading3"/>
      </w:pPr>
      <w:bookmarkStart w:id="30" w:name="_Toc48939324"/>
      <w:r w:rsidRPr="002A1728">
        <w:t xml:space="preserve">3.3.7 </w:t>
      </w:r>
      <w:r w:rsidR="001C39EE" w:rsidRPr="002A1728">
        <w:t xml:space="preserve">Time Taken </w:t>
      </w:r>
      <w:proofErr w:type="gramStart"/>
      <w:r w:rsidR="001C39EE" w:rsidRPr="002A1728">
        <w:t>To</w:t>
      </w:r>
      <w:proofErr w:type="gramEnd"/>
      <w:r w:rsidR="001C39EE" w:rsidRPr="002A1728">
        <w:t xml:space="preserve"> Render The </w:t>
      </w:r>
      <w:r w:rsidR="00081C5A">
        <w:t>Real</w:t>
      </w:r>
      <w:r w:rsidR="00ED65D6">
        <w:t>-</w:t>
      </w:r>
      <w:r w:rsidR="00081C5A">
        <w:t>Time Data</w:t>
      </w:r>
      <w:r w:rsidR="0005078A">
        <w:t>:</w:t>
      </w:r>
      <w:bookmarkEnd w:id="30"/>
    </w:p>
    <w:p w14:paraId="442AA48B" w14:textId="29BB4494" w:rsidR="001C39EE" w:rsidRDefault="00DE0D78" w:rsidP="002314B5">
      <w:r>
        <w:t xml:space="preserve">This study is all about Single Page Applications. In single page application, real-time data </w:t>
      </w:r>
      <w:proofErr w:type="spellStart"/>
      <w:r>
        <w:t>i.e</w:t>
      </w:r>
      <w:proofErr w:type="spellEnd"/>
      <w:r>
        <w:t xml:space="preserve"> data fetched from</w:t>
      </w:r>
      <w:r w:rsidR="00212855" w:rsidRPr="002A1728">
        <w:rPr>
          <w:b/>
          <w:bCs/>
        </w:rPr>
        <w:t xml:space="preserve"> </w:t>
      </w:r>
      <w:r>
        <w:t xml:space="preserve">the server plays a major role. Because in the same URL different data has to keep updating. That’s the whole point of </w:t>
      </w:r>
      <w:r w:rsidR="00B31F3C">
        <w:t xml:space="preserve">the </w:t>
      </w:r>
      <w:r>
        <w:t>single</w:t>
      </w:r>
      <w:r w:rsidR="008D472C">
        <w:t>-</w:t>
      </w:r>
      <w:r>
        <w:t>page application</w:t>
      </w:r>
      <w:r w:rsidR="00B31F3C">
        <w:t>s</w:t>
      </w:r>
      <w:r>
        <w:t>.</w:t>
      </w:r>
      <w:r w:rsidR="00DF19A4">
        <w:t xml:space="preserve"> </w:t>
      </w:r>
      <w:proofErr w:type="gramStart"/>
      <w:r w:rsidR="00DF19A4">
        <w:t>So</w:t>
      </w:r>
      <w:proofErr w:type="gramEnd"/>
      <w:r w:rsidR="00DF19A4">
        <w:t xml:space="preserve"> this custom test is </w:t>
      </w:r>
      <w:proofErr w:type="spellStart"/>
      <w:r w:rsidR="00DF19A4">
        <w:t>build</w:t>
      </w:r>
      <w:proofErr w:type="spellEnd"/>
      <w:r w:rsidR="00DF19A4">
        <w:t xml:space="preserve"> to test how different frameworks work with the dynamic data.</w:t>
      </w:r>
      <w:r w:rsidR="00E61D84">
        <w:t xml:space="preserve"> </w:t>
      </w:r>
      <w:proofErr w:type="gramStart"/>
      <w:r w:rsidR="00E61D84">
        <w:t>So</w:t>
      </w:r>
      <w:proofErr w:type="gramEnd"/>
      <w:r w:rsidR="00E61D84">
        <w:t xml:space="preserve"> to test this search functionality has been implemented.</w:t>
      </w:r>
      <w:r w:rsidR="00F06134">
        <w:t xml:space="preserve"> </w:t>
      </w:r>
    </w:p>
    <w:p w14:paraId="1042AEB8" w14:textId="43235ADE" w:rsidR="00F06134" w:rsidRDefault="00F06134" w:rsidP="002314B5">
      <w:r>
        <w:t>In this test, the user can search the movies of his interest. He can search by title, cast, director, genre, rating, etc. Once the user clicks on the search button this query will be sent to the server using ajax and based on that search query all the movies related to that search query will be returned from the database.</w:t>
      </w:r>
      <w:r w:rsidR="00E5099C">
        <w:t xml:space="preserve"> </w:t>
      </w:r>
    </w:p>
    <w:p w14:paraId="3E61C71F" w14:textId="1D52DE07" w:rsidR="00E5099C" w:rsidRDefault="001705AE" w:rsidP="002314B5">
      <w:r>
        <w:t xml:space="preserve">We make use of </w:t>
      </w:r>
      <w:proofErr w:type="spellStart"/>
      <w:proofErr w:type="gramStart"/>
      <w:r w:rsidRPr="001705AE">
        <w:rPr>
          <w:b/>
          <w:bCs/>
        </w:rPr>
        <w:t>performance.now</w:t>
      </w:r>
      <w:proofErr w:type="spellEnd"/>
      <w:r w:rsidRPr="001705AE">
        <w:rPr>
          <w:b/>
          <w:bCs/>
        </w:rPr>
        <w:t>(</w:t>
      </w:r>
      <w:proofErr w:type="gramEnd"/>
      <w:r w:rsidRPr="001705AE">
        <w:rPr>
          <w:b/>
          <w:bCs/>
        </w:rPr>
        <w:t>)</w:t>
      </w:r>
      <w:r>
        <w:t xml:space="preserve"> method. This method returns the one </w:t>
      </w:r>
      <w:hyperlink r:id="rId21" w:tooltip="The description of this has not yet been written.  Please consider contributing!" w:history="1">
        <w:proofErr w:type="spellStart"/>
        <w:r w:rsidRPr="001705AE">
          <w:rPr>
            <w:b/>
            <w:bCs/>
          </w:rPr>
          <w:t>DOMHighResTimeStamp</w:t>
        </w:r>
        <w:proofErr w:type="spellEnd"/>
      </w:hyperlink>
      <w:r>
        <w:rPr>
          <w:b/>
          <w:bCs/>
        </w:rPr>
        <w:t xml:space="preserve"> </w:t>
      </w:r>
      <w:r>
        <w:t>which is accurate up</w:t>
      </w:r>
      <w:r w:rsidR="00A35E41">
        <w:t xml:space="preserve"> </w:t>
      </w:r>
      <w:r>
        <w:t>to 5 microseconds.</w:t>
      </w:r>
      <w:r w:rsidR="00AC20FE">
        <w:t xml:space="preserve"> The returned value represents the time elapsed since the time origin.</w:t>
      </w:r>
      <w:r w:rsidR="00991B54">
        <w:t xml:space="preserve"> This functionality is available in web workers.</w:t>
      </w:r>
    </w:p>
    <w:p w14:paraId="0F1C7442" w14:textId="706F83BB" w:rsidR="00881AE9" w:rsidRDefault="00881AE9" w:rsidP="002314B5"/>
    <w:p w14:paraId="011DA276" w14:textId="5CE41B15" w:rsidR="000C2ED9" w:rsidRDefault="00D54514" w:rsidP="00D54514">
      <w:pPr>
        <w:jc w:val="center"/>
      </w:pPr>
      <w:r>
        <w:rPr>
          <w:noProof/>
        </w:rPr>
        <w:drawing>
          <wp:inline distT="0" distB="0" distL="0" distR="0" wp14:anchorId="2E74A493" wp14:editId="0F5221B7">
            <wp:extent cx="5068007" cy="387721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a:extLst>
                        <a:ext uri="{28A0092B-C50C-407E-A947-70E740481C1C}">
                          <a14:useLocalDpi xmlns:a14="http://schemas.microsoft.com/office/drawing/2010/main" val="0"/>
                        </a:ext>
                      </a:extLst>
                    </a:blip>
                    <a:stretch>
                      <a:fillRect/>
                    </a:stretch>
                  </pic:blipFill>
                  <pic:spPr>
                    <a:xfrm>
                      <a:off x="0" y="0"/>
                      <a:ext cx="5068007" cy="3877216"/>
                    </a:xfrm>
                    <a:prstGeom prst="rect">
                      <a:avLst/>
                    </a:prstGeom>
                  </pic:spPr>
                </pic:pic>
              </a:graphicData>
            </a:graphic>
          </wp:inline>
        </w:drawing>
      </w:r>
    </w:p>
    <w:p w14:paraId="0377572F" w14:textId="77777777" w:rsidR="00BD6D94" w:rsidRDefault="00D54514" w:rsidP="00D54514">
      <w:r>
        <w:lastRenderedPageBreak/>
        <w:t>As shown in the above code snippet when the user enters the required query in the input field shown on the webpage and then he clicks on the search button this function gets executed.</w:t>
      </w:r>
      <w:r w:rsidR="00400D2A">
        <w:t xml:space="preserve"> The first line of this function is </w:t>
      </w:r>
      <w:proofErr w:type="spellStart"/>
      <w:proofErr w:type="gramStart"/>
      <w:r w:rsidR="00400D2A" w:rsidRPr="00400D2A">
        <w:rPr>
          <w:b/>
          <w:bCs/>
        </w:rPr>
        <w:t>performance.now</w:t>
      </w:r>
      <w:proofErr w:type="spellEnd"/>
      <w:r w:rsidR="00400D2A" w:rsidRPr="00400D2A">
        <w:rPr>
          <w:b/>
          <w:bCs/>
        </w:rPr>
        <w:t>(</w:t>
      </w:r>
      <w:proofErr w:type="gramEnd"/>
      <w:r w:rsidR="00400D2A" w:rsidRPr="00400D2A">
        <w:rPr>
          <w:b/>
          <w:bCs/>
        </w:rPr>
        <w:t>)</w:t>
      </w:r>
      <w:r w:rsidR="003610EC">
        <w:rPr>
          <w:b/>
          <w:bCs/>
        </w:rPr>
        <w:t xml:space="preserve">. </w:t>
      </w:r>
      <w:r w:rsidR="003610EC">
        <w:t>Here the time origin is started and value is logged to the console.</w:t>
      </w:r>
      <w:r w:rsidR="00400D2A">
        <w:t xml:space="preserve"> This function calls the API written in the backend. After successfully fetching the data the result set is fed to </w:t>
      </w:r>
      <w:proofErr w:type="spellStart"/>
      <w:proofErr w:type="gramStart"/>
      <w:r w:rsidR="00400D2A" w:rsidRPr="00400D2A">
        <w:rPr>
          <w:b/>
          <w:bCs/>
        </w:rPr>
        <w:t>this.shows</w:t>
      </w:r>
      <w:proofErr w:type="spellEnd"/>
      <w:proofErr w:type="gramEnd"/>
      <w:r w:rsidR="00400D2A">
        <w:rPr>
          <w:b/>
          <w:bCs/>
        </w:rPr>
        <w:t xml:space="preserve"> </w:t>
      </w:r>
      <w:r w:rsidR="00400D2A">
        <w:t xml:space="preserve">variable. Now our </w:t>
      </w:r>
      <w:r w:rsidR="00400D2A" w:rsidRPr="00400D2A">
        <w:rPr>
          <w:b/>
          <w:bCs/>
        </w:rPr>
        <w:t>this.</w:t>
      </w:r>
      <w:r w:rsidR="00400D2A">
        <w:rPr>
          <w:b/>
          <w:bCs/>
        </w:rPr>
        <w:t xml:space="preserve"> </w:t>
      </w:r>
      <w:r w:rsidR="00400D2A" w:rsidRPr="00400D2A">
        <w:rPr>
          <w:b/>
          <w:bCs/>
        </w:rPr>
        <w:t>shows</w:t>
      </w:r>
      <w:r w:rsidR="00400D2A">
        <w:rPr>
          <w:b/>
          <w:bCs/>
        </w:rPr>
        <w:t xml:space="preserve"> </w:t>
      </w:r>
      <w:r w:rsidR="00400D2A">
        <w:t xml:space="preserve">variable has the array of objects containing all the shows based on the user’s search criteria. As soon this variable gets the new value the framework detects the change has happened and it updates the template with this newly received data. </w:t>
      </w:r>
    </w:p>
    <w:p w14:paraId="64BC5F50" w14:textId="1751D6D2" w:rsidR="00D54514" w:rsidRDefault="00C15EBB" w:rsidP="00C15EBB">
      <w:pPr>
        <w:jc w:val="center"/>
      </w:pPr>
      <w:r>
        <w:rPr>
          <w:noProof/>
        </w:rPr>
        <w:drawing>
          <wp:inline distT="0" distB="0" distL="0" distR="0" wp14:anchorId="7402A49F" wp14:editId="76300BD4">
            <wp:extent cx="5731510" cy="5159375"/>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731510" cy="5159375"/>
                    </a:xfrm>
                    <a:prstGeom prst="rect">
                      <a:avLst/>
                    </a:prstGeom>
                  </pic:spPr>
                </pic:pic>
              </a:graphicData>
            </a:graphic>
          </wp:inline>
        </w:drawing>
      </w:r>
    </w:p>
    <w:p w14:paraId="7295BEE2" w14:textId="75C8DD1C" w:rsidR="00C15EBB" w:rsidRDefault="00C15EBB" w:rsidP="00C15EBB"/>
    <w:p w14:paraId="35D76280" w14:textId="42809102" w:rsidR="00C15EBB" w:rsidRDefault="00C15EBB" w:rsidP="00C15EBB">
      <w:r>
        <w:t xml:space="preserve">Since this is the vue.js template the list is rendered using the </w:t>
      </w:r>
      <w:r w:rsidRPr="00C15EBB">
        <w:rPr>
          <w:b/>
          <w:bCs/>
        </w:rPr>
        <w:t>v-for</w:t>
      </w:r>
      <w:r>
        <w:rPr>
          <w:b/>
          <w:bCs/>
        </w:rPr>
        <w:t xml:space="preserve"> </w:t>
      </w:r>
      <w:r>
        <w:t>directive.</w:t>
      </w:r>
      <w:r w:rsidR="00B82F37">
        <w:t xml:space="preserve"> When the template is rendering the list and it reaches the last element on the template it fires the </w:t>
      </w:r>
      <w:proofErr w:type="spellStart"/>
      <w:proofErr w:type="gramStart"/>
      <w:r w:rsidR="00B82F37" w:rsidRPr="00B82F37">
        <w:rPr>
          <w:b/>
          <w:bCs/>
        </w:rPr>
        <w:t>calculateRenderingTime</w:t>
      </w:r>
      <w:proofErr w:type="spellEnd"/>
      <w:r w:rsidR="00B82F37" w:rsidRPr="00B82F37">
        <w:rPr>
          <w:b/>
          <w:bCs/>
        </w:rPr>
        <w:t>(</w:t>
      </w:r>
      <w:proofErr w:type="gramEnd"/>
      <w:r w:rsidR="00B82F37" w:rsidRPr="00B82F37">
        <w:rPr>
          <w:b/>
          <w:bCs/>
        </w:rPr>
        <w:t>)</w:t>
      </w:r>
      <w:r w:rsidR="00B82F37">
        <w:rPr>
          <w:b/>
          <w:bCs/>
        </w:rPr>
        <w:t xml:space="preserve"> </w:t>
      </w:r>
      <w:r w:rsidR="00B82F37">
        <w:t>method. When this function will be called exactly</w:t>
      </w:r>
      <w:r w:rsidR="00A93CC7">
        <w:t xml:space="preserve"> and what is </w:t>
      </w:r>
      <w:r w:rsidR="00A93CC7" w:rsidRPr="00A93CC7">
        <w:rPr>
          <w:b/>
          <w:bCs/>
        </w:rPr>
        <w:t>6229</w:t>
      </w:r>
      <w:r w:rsidR="00A93CC7">
        <w:t xml:space="preserve"> in the above figure</w:t>
      </w:r>
      <w:r w:rsidR="00B82F37">
        <w:t xml:space="preserve"> is explained in the findings section.</w:t>
      </w:r>
    </w:p>
    <w:p w14:paraId="413931B1" w14:textId="1D418529" w:rsidR="002A73BE" w:rsidRDefault="000E5E0C" w:rsidP="000E5E0C">
      <w:pPr>
        <w:jc w:val="center"/>
      </w:pPr>
      <w:r>
        <w:rPr>
          <w:noProof/>
        </w:rPr>
        <w:drawing>
          <wp:inline distT="0" distB="0" distL="0" distR="0" wp14:anchorId="21987C34" wp14:editId="0C281FF8">
            <wp:extent cx="4686954" cy="943107"/>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4">
                      <a:extLst>
                        <a:ext uri="{28A0092B-C50C-407E-A947-70E740481C1C}">
                          <a14:useLocalDpi xmlns:a14="http://schemas.microsoft.com/office/drawing/2010/main" val="0"/>
                        </a:ext>
                      </a:extLst>
                    </a:blip>
                    <a:stretch>
                      <a:fillRect/>
                    </a:stretch>
                  </pic:blipFill>
                  <pic:spPr>
                    <a:xfrm>
                      <a:off x="0" y="0"/>
                      <a:ext cx="4686954" cy="943107"/>
                    </a:xfrm>
                    <a:prstGeom prst="rect">
                      <a:avLst/>
                    </a:prstGeom>
                  </pic:spPr>
                </pic:pic>
              </a:graphicData>
            </a:graphic>
          </wp:inline>
        </w:drawing>
      </w:r>
    </w:p>
    <w:p w14:paraId="759E4949" w14:textId="67DD7440" w:rsidR="00A36623" w:rsidRDefault="00895D32" w:rsidP="00895D32">
      <w:r>
        <w:lastRenderedPageBreak/>
        <w:t xml:space="preserve">In This </w:t>
      </w:r>
      <w:proofErr w:type="spellStart"/>
      <w:proofErr w:type="gramStart"/>
      <w:r w:rsidRPr="00B82F37">
        <w:rPr>
          <w:b/>
          <w:bCs/>
        </w:rPr>
        <w:t>calculateRenderingTime</w:t>
      </w:r>
      <w:proofErr w:type="spellEnd"/>
      <w:r w:rsidRPr="00B82F37">
        <w:rPr>
          <w:b/>
          <w:bCs/>
        </w:rPr>
        <w:t>(</w:t>
      </w:r>
      <w:proofErr w:type="gramEnd"/>
      <w:r w:rsidRPr="00B82F37">
        <w:rPr>
          <w:b/>
          <w:bCs/>
        </w:rPr>
        <w:t>)</w:t>
      </w:r>
      <w:r>
        <w:t xml:space="preserve"> function, again </w:t>
      </w:r>
      <w:proofErr w:type="spellStart"/>
      <w:r>
        <w:t>performance.now</w:t>
      </w:r>
      <w:proofErr w:type="spellEnd"/>
      <w:r>
        <w:t xml:space="preserve">() method is called. And if we take the difference between start performance time and end performance time, </w:t>
      </w:r>
      <w:proofErr w:type="gramStart"/>
      <w:r>
        <w:t>The</w:t>
      </w:r>
      <w:proofErr w:type="gramEnd"/>
      <w:r>
        <w:t xml:space="preserve"> time taken to make the ajax call and render the template will be obtained.</w:t>
      </w:r>
    </w:p>
    <w:p w14:paraId="35C1B8C1" w14:textId="45C074A5" w:rsidR="00EC0466" w:rsidRDefault="00EC0466" w:rsidP="00895D32">
      <w:r>
        <w:t>This is how the time is taken to render the real-time data is calculated. This parameter will be understood more clearly in the findings section.</w:t>
      </w:r>
    </w:p>
    <w:p w14:paraId="7D468B55" w14:textId="474F8212" w:rsidR="000D52C3" w:rsidRDefault="000D52C3" w:rsidP="00895D32">
      <w:proofErr w:type="gramStart"/>
      <w:r>
        <w:t>So</w:t>
      </w:r>
      <w:proofErr w:type="gramEnd"/>
      <w:r>
        <w:t xml:space="preserve"> this is all about the test we are going to perform on the applications </w:t>
      </w:r>
      <w:r w:rsidR="00645B44">
        <w:t>built</w:t>
      </w:r>
      <w:r>
        <w:t xml:space="preserve"> using all the frameworks</w:t>
      </w:r>
    </w:p>
    <w:p w14:paraId="503DBD89" w14:textId="4C4066A5" w:rsidR="000852AA" w:rsidRDefault="000852AA" w:rsidP="00895D32"/>
    <w:p w14:paraId="5DAEA440" w14:textId="77777777" w:rsidR="000852AA" w:rsidRDefault="000852AA">
      <w:pPr>
        <w:spacing w:after="160" w:line="259" w:lineRule="auto"/>
        <w:jc w:val="left"/>
      </w:pPr>
      <w:r>
        <w:br w:type="page"/>
      </w:r>
    </w:p>
    <w:p w14:paraId="23353BB5" w14:textId="6103C07E" w:rsidR="001449FA" w:rsidRDefault="000852AA" w:rsidP="000852AA">
      <w:pPr>
        <w:pStyle w:val="Heading1"/>
      </w:pPr>
      <w:r>
        <w:lastRenderedPageBreak/>
        <w:t xml:space="preserve">CHAPTER 4: IMPLEMENTATION </w:t>
      </w:r>
    </w:p>
    <w:p w14:paraId="131DF97B" w14:textId="565977A2" w:rsidR="00685010" w:rsidRDefault="00EE19C0" w:rsidP="00895D32">
      <w:r>
        <w:t xml:space="preserve">In the previous chapter, the merits which will be computed to check the performance of the web application are discussed. But to compute those parameters a web application has to be built. </w:t>
      </w:r>
      <w:proofErr w:type="gramStart"/>
      <w:r>
        <w:t>So</w:t>
      </w:r>
      <w:proofErr w:type="gramEnd"/>
      <w:r>
        <w:t xml:space="preserve"> this chapter will discuss how the web application is built using all 4 JavaScript frameworks and it will also discuss the supplementary development needed to support this web application.</w:t>
      </w:r>
    </w:p>
    <w:p w14:paraId="414F7671" w14:textId="33E96CBD" w:rsidR="00EE19C0" w:rsidRDefault="008A7891" w:rsidP="00895D32">
      <w:r>
        <w:t xml:space="preserve">This study doesn't focus on the backend of the web application so not much is discussed about </w:t>
      </w:r>
      <w:r w:rsidR="00392031">
        <w:t xml:space="preserve">the </w:t>
      </w:r>
      <w:r>
        <w:t>backend part of this application</w:t>
      </w:r>
      <w:r w:rsidR="00392031">
        <w:t>,</w:t>
      </w:r>
      <w:r>
        <w:t xml:space="preserve"> just overview is given.</w:t>
      </w:r>
    </w:p>
    <w:p w14:paraId="1CFD6B59" w14:textId="70F115CD" w:rsidR="005971F9" w:rsidRDefault="005971F9" w:rsidP="005971F9">
      <w:pPr>
        <w:pStyle w:val="Heading2"/>
      </w:pPr>
      <w:r>
        <w:t>4.1 Backend</w:t>
      </w:r>
      <w:r w:rsidR="00095BD1">
        <w:t xml:space="preserve"> </w:t>
      </w:r>
      <w:r w:rsidR="00095BD1">
        <w:t>Implementation</w:t>
      </w:r>
    </w:p>
    <w:p w14:paraId="7035E30B" w14:textId="2C37A54C" w:rsidR="005971F9" w:rsidRDefault="00E77005" w:rsidP="005971F9">
      <w:r>
        <w:t>Backend is comprised of three sections usually a server, application, and a database.</w:t>
      </w:r>
      <w:r w:rsidR="00DA4803">
        <w:t xml:space="preserve"> There are many languages available for writing code in backend for example JAVA, PHP, PYTHON, etc. </w:t>
      </w:r>
      <w:proofErr w:type="gramStart"/>
      <w:r w:rsidR="00DA4803">
        <w:t>Also</w:t>
      </w:r>
      <w:proofErr w:type="gramEnd"/>
      <w:r w:rsidR="00DA4803">
        <w:t xml:space="preserve"> for the development of the database, there are various environments available like MySQL, Oracle DB, SQL Server</w:t>
      </w:r>
      <w:r w:rsidR="00E93C5C">
        <w:t>.</w:t>
      </w:r>
    </w:p>
    <w:p w14:paraId="6DCD174B" w14:textId="7FC00217" w:rsidR="006E27A9" w:rsidRDefault="006E27A9" w:rsidP="006E27A9">
      <w:pPr>
        <w:pStyle w:val="Heading3"/>
      </w:pPr>
      <w:r>
        <w:t>4.1.</w:t>
      </w:r>
      <w:r w:rsidR="001936F8">
        <w:t>1</w:t>
      </w:r>
      <w:r>
        <w:t xml:space="preserve"> Application – Java &amp; REST API</w:t>
      </w:r>
    </w:p>
    <w:p w14:paraId="79E60577" w14:textId="13EDC02A" w:rsidR="00C33CF3" w:rsidRDefault="00D14BB8" w:rsidP="00C33CF3">
      <w:r>
        <w:t>For the backend application, JAVA is used. Using JAVA multiple REST APIs have been implemented. REST stands for restful.</w:t>
      </w:r>
      <w:r w:rsidR="00021633">
        <w:t xml:space="preserve"> They are also called web services. Webservices are becoming the most integral part of web application development.</w:t>
      </w:r>
      <w:r w:rsidR="00A125EA">
        <w:t xml:space="preserve"> Not just web development but for android development as well.</w:t>
      </w:r>
    </w:p>
    <w:p w14:paraId="22F1B67E" w14:textId="342204D6" w:rsidR="001936F8" w:rsidRPr="00C33CF3" w:rsidRDefault="001936F8" w:rsidP="009B42EA">
      <w:pPr>
        <w:pStyle w:val="Heading3"/>
      </w:pPr>
      <w:r>
        <w:t>4.1.2</w:t>
      </w:r>
      <w:r w:rsidR="009B42EA">
        <w:t xml:space="preserve"> Database - MySQL</w:t>
      </w:r>
      <w:r>
        <w:t xml:space="preserve"> </w:t>
      </w:r>
    </w:p>
    <w:p w14:paraId="1FBDD62C" w14:textId="518495F8" w:rsidR="006E27A9" w:rsidRDefault="009B42EA" w:rsidP="006E27A9">
      <w:r>
        <w:t xml:space="preserve">MySQL is the oldest Database Management System. </w:t>
      </w:r>
      <w:proofErr w:type="spellStart"/>
      <w:proofErr w:type="gramStart"/>
      <w:r>
        <w:t>It</w:t>
      </w:r>
      <w:proofErr w:type="gramEnd"/>
      <w:r>
        <w:t xml:space="preserve"> s</w:t>
      </w:r>
      <w:proofErr w:type="spellEnd"/>
      <w:r>
        <w:t xml:space="preserve"> open-source software. It uses SQL as its query language to perform the CRUD operation with </w:t>
      </w:r>
      <w:r w:rsidR="0013311B">
        <w:t xml:space="preserve">the </w:t>
      </w:r>
      <w:r w:rsidR="00202C34">
        <w:t>number</w:t>
      </w:r>
      <w:r>
        <w:t xml:space="preserve"> of the data row &amp; columns.</w:t>
      </w:r>
      <w:r w:rsidR="00EE1130">
        <w:t xml:space="preserve"> It also has support for stored procedures &amp; functions. </w:t>
      </w:r>
    </w:p>
    <w:p w14:paraId="667A30B2" w14:textId="552D6EDA" w:rsidR="005A1394" w:rsidRDefault="005A1394" w:rsidP="005A1394">
      <w:pPr>
        <w:pStyle w:val="Heading3"/>
      </w:pPr>
      <w:r>
        <w:t>4.1.3 Server</w:t>
      </w:r>
    </w:p>
    <w:p w14:paraId="537FF05C" w14:textId="6A913EF1" w:rsidR="005A1394" w:rsidRPr="006E27A9" w:rsidRDefault="00F30384" w:rsidP="006E27A9">
      <w:r>
        <w:t>Every Web application needs some kind of web server over which the application is served to the entire world. Tomcat 9 is used for this study. There are other servers available also like Apache server, Node.js server, Nginx server, etc.</w:t>
      </w:r>
    </w:p>
    <w:p w14:paraId="25FE6FC2" w14:textId="00A91539" w:rsidR="006E27A9" w:rsidRDefault="006E27A9" w:rsidP="005971F9"/>
    <w:p w14:paraId="719FDF1B" w14:textId="6942A45D" w:rsidR="00CD16BA" w:rsidRPr="005971F9" w:rsidRDefault="00095BD1" w:rsidP="00095BD1">
      <w:pPr>
        <w:pStyle w:val="Heading2"/>
      </w:pPr>
      <w:r>
        <w:t>4.2 Frontend Implementation</w:t>
      </w:r>
    </w:p>
    <w:p w14:paraId="035B6704" w14:textId="0A95921D" w:rsidR="008A7891" w:rsidRDefault="00F55FCC" w:rsidP="00895D32">
      <w:r>
        <w:t>Four frameworks are chosen for this artifact. And their detailed introduction is given in section 3.2.</w:t>
      </w:r>
      <w:r w:rsidR="002354A5">
        <w:t xml:space="preserve"> The UI design of </w:t>
      </w:r>
      <w:r w:rsidR="00FB492C">
        <w:t xml:space="preserve">the </w:t>
      </w:r>
      <w:r w:rsidR="002354A5">
        <w:t>application built each framework is identical.</w:t>
      </w:r>
      <w:r w:rsidR="001A662E">
        <w:t xml:space="preserve"> All the frameworks differ in the code structure, style of rendering the lists, binding of input fields, etc. Let's see how the 4 applications are built.</w:t>
      </w:r>
    </w:p>
    <w:p w14:paraId="78C5B136" w14:textId="70B5F2F4" w:rsidR="003A194E" w:rsidRDefault="00C2009C" w:rsidP="00B569C8">
      <w:pPr>
        <w:pStyle w:val="Heading3"/>
      </w:pPr>
      <w:r>
        <w:t xml:space="preserve">4.2.1 </w:t>
      </w:r>
      <w:r w:rsidR="0029735E">
        <w:t>Angular Implementation.</w:t>
      </w:r>
    </w:p>
    <w:p w14:paraId="0F36609F" w14:textId="3FBC6DFD" w:rsidR="00F12865" w:rsidRDefault="00BB490F" w:rsidP="00F12865">
      <w:r>
        <w:t xml:space="preserve">In angular component </w:t>
      </w:r>
      <w:r w:rsidR="007E313D">
        <w:t>is</w:t>
      </w:r>
      <w:r>
        <w:t xml:space="preserve"> the basic building block of the entire application. </w:t>
      </w:r>
      <w:r w:rsidR="007E313D">
        <w:t>Angular 8 is written in TypeScript so components are</w:t>
      </w:r>
      <w:r w:rsidR="008F5689">
        <w:t xml:space="preserve"> written in Typescripts as well</w:t>
      </w:r>
      <w:r w:rsidR="00980566">
        <w:t>.</w:t>
      </w:r>
    </w:p>
    <w:p w14:paraId="3AD461EB" w14:textId="5A98BCAA" w:rsidR="00980566" w:rsidRDefault="00F616E9" w:rsidP="00F12865">
      <w:r>
        <w:rPr>
          <w:noProof/>
        </w:rPr>
        <w:lastRenderedPageBreak/>
        <w:drawing>
          <wp:inline distT="0" distB="0" distL="0" distR="0" wp14:anchorId="64E94698" wp14:editId="1016ED42">
            <wp:extent cx="5731510" cy="313880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5731510" cy="3138805"/>
                    </a:xfrm>
                    <a:prstGeom prst="rect">
                      <a:avLst/>
                    </a:prstGeom>
                  </pic:spPr>
                </pic:pic>
              </a:graphicData>
            </a:graphic>
          </wp:inline>
        </w:drawing>
      </w:r>
    </w:p>
    <w:p w14:paraId="308ABD1A" w14:textId="55855759" w:rsidR="00F616E9" w:rsidRDefault="00F616E9" w:rsidP="00F12865"/>
    <w:p w14:paraId="7774E76A" w14:textId="7B6A1D90" w:rsidR="00F616E9" w:rsidRDefault="00F616E9" w:rsidP="00F12865">
      <w:r>
        <w:t>This is how angular components look like.</w:t>
      </w:r>
      <w:r w:rsidR="00A95FCB">
        <w:t xml:space="preserve"> It has various import statements and then @component annotation and then class.</w:t>
      </w:r>
    </w:p>
    <w:p w14:paraId="30FD216A" w14:textId="63B52328" w:rsidR="008D2E93" w:rsidRDefault="00CC2422" w:rsidP="00F12865">
      <w:r>
        <w:rPr>
          <w:noProof/>
        </w:rPr>
        <w:drawing>
          <wp:inline distT="0" distB="0" distL="0" distR="0" wp14:anchorId="54DFDE75" wp14:editId="508D9C61">
            <wp:extent cx="5731510" cy="23456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731510" cy="2345690"/>
                    </a:xfrm>
                    <a:prstGeom prst="rect">
                      <a:avLst/>
                    </a:prstGeom>
                  </pic:spPr>
                </pic:pic>
              </a:graphicData>
            </a:graphic>
          </wp:inline>
        </w:drawing>
      </w:r>
    </w:p>
    <w:p w14:paraId="3712A147" w14:textId="72DC16C8" w:rsidR="00CC2422" w:rsidRDefault="00CC2422" w:rsidP="00F12865">
      <w:r>
        <w:t>When app loads for the first time we have to display some movies and shows retrieved from the database.</w:t>
      </w:r>
    </w:p>
    <w:p w14:paraId="0062E51B" w14:textId="503A2252" w:rsidR="007862AB" w:rsidRDefault="00B573BD" w:rsidP="00F12865">
      <w:r>
        <w:t xml:space="preserve">So </w:t>
      </w:r>
      <w:proofErr w:type="spellStart"/>
      <w:proofErr w:type="gramStart"/>
      <w:r w:rsidRPr="00B573BD">
        <w:rPr>
          <w:b/>
          <w:bCs/>
        </w:rPr>
        <w:t>getAllShows</w:t>
      </w:r>
      <w:proofErr w:type="spellEnd"/>
      <w:r w:rsidRPr="00B573BD">
        <w:rPr>
          <w:b/>
          <w:bCs/>
        </w:rPr>
        <w:t>(</w:t>
      </w:r>
      <w:proofErr w:type="gramEnd"/>
      <w:r w:rsidRPr="00B573BD">
        <w:rPr>
          <w:b/>
          <w:bCs/>
        </w:rPr>
        <w:t>)</w:t>
      </w:r>
      <w:r>
        <w:rPr>
          <w:b/>
          <w:bCs/>
        </w:rPr>
        <w:t xml:space="preserve"> </w:t>
      </w:r>
      <w:r>
        <w:t xml:space="preserve">function is written in </w:t>
      </w:r>
      <w:proofErr w:type="spellStart"/>
      <w:r w:rsidRPr="00B573BD">
        <w:rPr>
          <w:b/>
          <w:bCs/>
        </w:rPr>
        <w:t>home.component.ts</w:t>
      </w:r>
      <w:proofErr w:type="spellEnd"/>
      <w:r>
        <w:rPr>
          <w:b/>
          <w:bCs/>
        </w:rPr>
        <w:t xml:space="preserve"> </w:t>
      </w:r>
      <w:r>
        <w:t xml:space="preserve">file. This function requests to the server for the data using ajax. And when the data is fetched it is passed to </w:t>
      </w:r>
      <w:proofErr w:type="spellStart"/>
      <w:proofErr w:type="gramStart"/>
      <w:r>
        <w:t>this.shows</w:t>
      </w:r>
      <w:proofErr w:type="spellEnd"/>
      <w:proofErr w:type="gramEnd"/>
      <w:r>
        <w:t xml:space="preserve"> variable. We want to execute this function as soon as the component is loaded. So as per the Life Cycle hook of the angular framework when the component is loaded whatever is written inside the </w:t>
      </w:r>
      <w:proofErr w:type="spellStart"/>
      <w:r>
        <w:t>ngOnInit</w:t>
      </w:r>
      <w:proofErr w:type="spellEnd"/>
      <w:r>
        <w:t xml:space="preserve"> gets executed therefore this function is called inside the </w:t>
      </w:r>
      <w:proofErr w:type="spellStart"/>
      <w:r>
        <w:t>ngOnInit</w:t>
      </w:r>
      <w:proofErr w:type="spellEnd"/>
      <w:r>
        <w:t xml:space="preserve"> method.</w:t>
      </w:r>
    </w:p>
    <w:p w14:paraId="7EF16BEE" w14:textId="77777777" w:rsidR="006429D9" w:rsidRDefault="00DC2E44" w:rsidP="006429D9">
      <w:r>
        <w:t xml:space="preserve">Once the data is retrieved it has to be displayed on the </w:t>
      </w:r>
      <w:r w:rsidR="00176131">
        <w:t>view</w:t>
      </w:r>
      <w:r>
        <w:t>.</w:t>
      </w:r>
      <w:r w:rsidR="002E7C69">
        <w:t xml:space="preserve"> Views in angular are called a template. </w:t>
      </w:r>
    </w:p>
    <w:p w14:paraId="6143766F" w14:textId="05B80055" w:rsidR="004D5A24" w:rsidRDefault="006547C9" w:rsidP="006429D9">
      <w:pPr>
        <w:jc w:val="center"/>
      </w:pPr>
      <w:r>
        <w:rPr>
          <w:noProof/>
        </w:rPr>
        <w:lastRenderedPageBreak/>
        <w:drawing>
          <wp:inline distT="0" distB="0" distL="0" distR="0" wp14:anchorId="0DBB8F8C" wp14:editId="3A19763A">
            <wp:extent cx="5731510" cy="30257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731510" cy="3025775"/>
                    </a:xfrm>
                    <a:prstGeom prst="rect">
                      <a:avLst/>
                    </a:prstGeom>
                  </pic:spPr>
                </pic:pic>
              </a:graphicData>
            </a:graphic>
          </wp:inline>
        </w:drawing>
      </w:r>
    </w:p>
    <w:p w14:paraId="43225AD8" w14:textId="77777777" w:rsidR="00366EF1" w:rsidRDefault="007E6BDE" w:rsidP="00F12865">
      <w:r>
        <w:t xml:space="preserve">To display the list on the template the </w:t>
      </w:r>
      <w:r w:rsidRPr="007E6BDE">
        <w:rPr>
          <w:b/>
          <w:bCs/>
        </w:rPr>
        <w:t>*</w:t>
      </w:r>
      <w:proofErr w:type="spellStart"/>
      <w:r w:rsidRPr="007E6BDE">
        <w:rPr>
          <w:b/>
          <w:bCs/>
        </w:rPr>
        <w:t>ngFor</w:t>
      </w:r>
      <w:proofErr w:type="spellEnd"/>
      <w:r>
        <w:t xml:space="preserve"> directive provided by angular is used. These attributes display all the elements inside that list on the webpage.</w:t>
      </w:r>
    </w:p>
    <w:p w14:paraId="155EA991" w14:textId="085C474E" w:rsidR="006547C9" w:rsidRDefault="008146B8" w:rsidP="00F12865">
      <w:proofErr w:type="gramStart"/>
      <w:r>
        <w:t>Also</w:t>
      </w:r>
      <w:proofErr w:type="gramEnd"/>
      <w:r>
        <w:t xml:space="preserve"> for searching the movies and shows the input filed is given for typing the search query. </w:t>
      </w:r>
      <w:r w:rsidR="00A71A73">
        <w:t xml:space="preserve">model is the directive used for </w:t>
      </w:r>
      <w:proofErr w:type="gramStart"/>
      <w:r w:rsidR="00A71A73">
        <w:t>two way</w:t>
      </w:r>
      <w:proofErr w:type="gramEnd"/>
      <w:r w:rsidR="00A71A73">
        <w:t xml:space="preserve"> data binding in angular. </w:t>
      </w:r>
      <w:r w:rsidR="007E6BDE">
        <w:t xml:space="preserve"> </w:t>
      </w:r>
      <w:r w:rsidR="00A71A73">
        <w:t xml:space="preserve">Once the user enters the search query and clicks the search button a search </w:t>
      </w:r>
      <w:proofErr w:type="gramStart"/>
      <w:r w:rsidR="00A71A73">
        <w:t>shows(</w:t>
      </w:r>
      <w:proofErr w:type="gramEnd"/>
      <w:r w:rsidR="00A71A73">
        <w:t>) functions get executed from the component and the shows and movies based on that search are obtained.</w:t>
      </w:r>
      <w:r w:rsidR="00FD68A2">
        <w:t xml:space="preserve"> And then again that data is passed to the template and the web page is updated.</w:t>
      </w:r>
    </w:p>
    <w:p w14:paraId="572829A4" w14:textId="332653BB" w:rsidR="008623C5" w:rsidRDefault="008623C5" w:rsidP="00F12865">
      <w:r>
        <w:rPr>
          <w:noProof/>
        </w:rPr>
        <w:drawing>
          <wp:inline distT="0" distB="0" distL="0" distR="0" wp14:anchorId="606707AC" wp14:editId="637778A5">
            <wp:extent cx="5731510" cy="24180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extLst>
                        <a:ext uri="{28A0092B-C50C-407E-A947-70E740481C1C}">
                          <a14:useLocalDpi xmlns:a14="http://schemas.microsoft.com/office/drawing/2010/main" val="0"/>
                        </a:ext>
                      </a:extLst>
                    </a:blip>
                    <a:stretch>
                      <a:fillRect/>
                    </a:stretch>
                  </pic:blipFill>
                  <pic:spPr>
                    <a:xfrm>
                      <a:off x="0" y="0"/>
                      <a:ext cx="5731510" cy="2418080"/>
                    </a:xfrm>
                    <a:prstGeom prst="rect">
                      <a:avLst/>
                    </a:prstGeom>
                  </pic:spPr>
                </pic:pic>
              </a:graphicData>
            </a:graphic>
          </wp:inline>
        </w:drawing>
      </w:r>
    </w:p>
    <w:p w14:paraId="6FBE261D" w14:textId="3479E9F0" w:rsidR="003948A4" w:rsidRDefault="00D75680" w:rsidP="00F12865">
      <w:r>
        <w:t xml:space="preserve">Once the list is updated and the last element is rendered the function </w:t>
      </w:r>
      <w:proofErr w:type="spellStart"/>
      <w:proofErr w:type="gramStart"/>
      <w:r>
        <w:t>calclulateRenderingTime</w:t>
      </w:r>
      <w:proofErr w:type="spellEnd"/>
      <w:r>
        <w:t>(</w:t>
      </w:r>
      <w:proofErr w:type="gramEnd"/>
      <w:r>
        <w:t>) is executed and it just consoles the output.</w:t>
      </w:r>
      <w:r w:rsidR="00CE1552">
        <w:t xml:space="preserve"> Also for clearing the search input field and getting all the shows which are displayed on the first the clear </w:t>
      </w:r>
      <w:proofErr w:type="gramStart"/>
      <w:r w:rsidR="00CE1552">
        <w:t>search(</w:t>
      </w:r>
      <w:proofErr w:type="gramEnd"/>
      <w:r w:rsidR="00CE1552">
        <w:t>) method is written which will be executed once the clear button is clicked.</w:t>
      </w:r>
    </w:p>
    <w:p w14:paraId="441076C7" w14:textId="5D68D0A8" w:rsidR="00597293" w:rsidRDefault="004E5FFE" w:rsidP="004E5FFE">
      <w:pPr>
        <w:jc w:val="center"/>
      </w:pPr>
      <w:r>
        <w:rPr>
          <w:noProof/>
        </w:rPr>
        <w:lastRenderedPageBreak/>
        <w:drawing>
          <wp:inline distT="0" distB="0" distL="0" distR="0" wp14:anchorId="0CBAEC9C" wp14:editId="7D5FC07F">
            <wp:extent cx="5287113" cy="357237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5287113" cy="3572374"/>
                    </a:xfrm>
                    <a:prstGeom prst="rect">
                      <a:avLst/>
                    </a:prstGeom>
                  </pic:spPr>
                </pic:pic>
              </a:graphicData>
            </a:graphic>
          </wp:inline>
        </w:drawing>
      </w:r>
    </w:p>
    <w:p w14:paraId="19199513" w14:textId="39A4F79A" w:rsidR="004E5FFE" w:rsidRDefault="004E5FFE" w:rsidP="004E5FFE">
      <w:r>
        <w:t xml:space="preserve">This is how routing looks like in angular </w:t>
      </w:r>
      <w:proofErr w:type="gramStart"/>
      <w:r>
        <w:t>8 .</w:t>
      </w:r>
      <w:proofErr w:type="gramEnd"/>
      <w:r>
        <w:t xml:space="preserve"> Just have to specify the path and component name associated </w:t>
      </w:r>
      <w:r w:rsidR="00CE5BE0">
        <w:t>with</w:t>
      </w:r>
      <w:r>
        <w:t xml:space="preserve"> that path.</w:t>
      </w:r>
    </w:p>
    <w:p w14:paraId="08BBAC03" w14:textId="15A5EDFE" w:rsidR="009E5B8F" w:rsidRDefault="009E5B8F" w:rsidP="009E5B8F">
      <w:pPr>
        <w:pStyle w:val="Heading3"/>
      </w:pPr>
      <w:r>
        <w:t>4.2.2 ReactJS Implem</w:t>
      </w:r>
      <w:r w:rsidR="002E5DDF">
        <w:t>en</w:t>
      </w:r>
      <w:r>
        <w:t>tation:</w:t>
      </w:r>
    </w:p>
    <w:p w14:paraId="510DC41B" w14:textId="7ED4C3ED" w:rsidR="00050B9C" w:rsidRDefault="00495D83" w:rsidP="009031BC">
      <w:r>
        <w:t>Like Angular react is al</w:t>
      </w:r>
      <w:r w:rsidR="002E5DDF">
        <w:t>so</w:t>
      </w:r>
      <w:r>
        <w:t xml:space="preserve"> comprises of components.</w:t>
      </w:r>
    </w:p>
    <w:p w14:paraId="436D5694" w14:textId="648F5D74" w:rsidR="00050B9C" w:rsidRDefault="00C61D65" w:rsidP="00C61D65">
      <w:pPr>
        <w:jc w:val="center"/>
      </w:pPr>
      <w:r>
        <w:rPr>
          <w:noProof/>
        </w:rPr>
        <w:lastRenderedPageBreak/>
        <w:drawing>
          <wp:inline distT="0" distB="0" distL="0" distR="0" wp14:anchorId="6B0115E9" wp14:editId="64087E02">
            <wp:extent cx="5731510" cy="64579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extLst>
                        <a:ext uri="{28A0092B-C50C-407E-A947-70E740481C1C}">
                          <a14:useLocalDpi xmlns:a14="http://schemas.microsoft.com/office/drawing/2010/main" val="0"/>
                        </a:ext>
                      </a:extLst>
                    </a:blip>
                    <a:stretch>
                      <a:fillRect/>
                    </a:stretch>
                  </pic:blipFill>
                  <pic:spPr>
                    <a:xfrm>
                      <a:off x="0" y="0"/>
                      <a:ext cx="5731510" cy="6457950"/>
                    </a:xfrm>
                    <a:prstGeom prst="rect">
                      <a:avLst/>
                    </a:prstGeom>
                  </pic:spPr>
                </pic:pic>
              </a:graphicData>
            </a:graphic>
          </wp:inline>
        </w:drawing>
      </w:r>
    </w:p>
    <w:p w14:paraId="38336330" w14:textId="18292DF5" w:rsidR="009031BC" w:rsidRDefault="002E5DDF" w:rsidP="009031BC">
      <w:r>
        <w:t xml:space="preserve">In react, the separate template is not maintained only the all the HTML code is written inside the </w:t>
      </w:r>
      <w:r w:rsidR="005E2EB5">
        <w:t>component</w:t>
      </w:r>
      <w:r>
        <w:t xml:space="preserve"> only.</w:t>
      </w:r>
      <w:r w:rsidR="005E2EB5">
        <w:t xml:space="preserve"> The HTML needed for the page is returned using the </w:t>
      </w:r>
      <w:proofErr w:type="gramStart"/>
      <w:r w:rsidR="005E2EB5" w:rsidRPr="005E2EB5">
        <w:rPr>
          <w:b/>
          <w:bCs/>
        </w:rPr>
        <w:t>render(</w:t>
      </w:r>
      <w:proofErr w:type="gramEnd"/>
      <w:r w:rsidR="005E2EB5" w:rsidRPr="005E2EB5">
        <w:rPr>
          <w:b/>
          <w:bCs/>
        </w:rPr>
        <w:t>)</w:t>
      </w:r>
      <w:r w:rsidR="005E2EB5">
        <w:t xml:space="preserve"> method of react.</w:t>
      </w:r>
      <w:r w:rsidR="00A33EF5">
        <w:t xml:space="preserve"> All this HTML will be sent to the browser and rendered accordingly.</w:t>
      </w:r>
    </w:p>
    <w:p w14:paraId="62E80A7E" w14:textId="6E1A9472" w:rsidR="009412AB" w:rsidRDefault="009412AB" w:rsidP="009412AB">
      <w:pPr>
        <w:jc w:val="center"/>
      </w:pPr>
      <w:r>
        <w:rPr>
          <w:noProof/>
        </w:rPr>
        <w:lastRenderedPageBreak/>
        <w:drawing>
          <wp:inline distT="0" distB="0" distL="0" distR="0" wp14:anchorId="31B3ADF0" wp14:editId="71F5646D">
            <wp:extent cx="5731510" cy="5029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a:extLst>
                        <a:ext uri="{28A0092B-C50C-407E-A947-70E740481C1C}">
                          <a14:useLocalDpi xmlns:a14="http://schemas.microsoft.com/office/drawing/2010/main" val="0"/>
                        </a:ext>
                      </a:extLst>
                    </a:blip>
                    <a:stretch>
                      <a:fillRect/>
                    </a:stretch>
                  </pic:blipFill>
                  <pic:spPr>
                    <a:xfrm>
                      <a:off x="0" y="0"/>
                      <a:ext cx="5731510" cy="5029200"/>
                    </a:xfrm>
                    <a:prstGeom prst="rect">
                      <a:avLst/>
                    </a:prstGeom>
                  </pic:spPr>
                </pic:pic>
              </a:graphicData>
            </a:graphic>
          </wp:inline>
        </w:drawing>
      </w:r>
    </w:p>
    <w:p w14:paraId="0CBDCB15" w14:textId="4488ED0E" w:rsidR="009412AB" w:rsidRPr="00CC6F55" w:rsidRDefault="00490C20" w:rsidP="009412AB">
      <w:r>
        <w:t>For displaying the list in react the map</w:t>
      </w:r>
      <w:r w:rsidR="001C3CB7">
        <w:t xml:space="preserve"> function </w:t>
      </w:r>
      <w:r>
        <w:t>is used.</w:t>
      </w:r>
      <w:r w:rsidR="000D46B7">
        <w:t xml:space="preserve"> </w:t>
      </w:r>
      <w:r w:rsidR="00CC6F55">
        <w:t xml:space="preserve">The two-way binding used for the input filed is </w:t>
      </w:r>
      <w:r w:rsidR="00CC6F55" w:rsidRPr="00CC6F55">
        <w:rPr>
          <w:b/>
          <w:bCs/>
        </w:rPr>
        <w:t>value={</w:t>
      </w:r>
      <w:proofErr w:type="spellStart"/>
      <w:proofErr w:type="gramStart"/>
      <w:r w:rsidR="00CC6F55" w:rsidRPr="00CC6F55">
        <w:rPr>
          <w:b/>
          <w:bCs/>
        </w:rPr>
        <w:t>this.state</w:t>
      </w:r>
      <w:proofErr w:type="gramEnd"/>
      <w:r w:rsidR="00CC6F55" w:rsidRPr="00CC6F55">
        <w:rPr>
          <w:b/>
          <w:bCs/>
        </w:rPr>
        <w:t>.searchQuery</w:t>
      </w:r>
      <w:proofErr w:type="spellEnd"/>
      <w:r w:rsidR="00CC6F55" w:rsidRPr="00CC6F55">
        <w:rPr>
          <w:b/>
          <w:bCs/>
        </w:rPr>
        <w:t>}</w:t>
      </w:r>
      <w:r w:rsidR="00CC6F55">
        <w:rPr>
          <w:b/>
          <w:bCs/>
        </w:rPr>
        <w:t xml:space="preserve"> </w:t>
      </w:r>
      <w:r w:rsidR="00CC6F55">
        <w:t xml:space="preserve">also the separate function is written to track the changes in </w:t>
      </w:r>
      <w:r w:rsidR="00240454">
        <w:t xml:space="preserve">the </w:t>
      </w:r>
      <w:r w:rsidR="00CC6F55">
        <w:t>input field.</w:t>
      </w:r>
    </w:p>
    <w:p w14:paraId="35B12321" w14:textId="04480D7B" w:rsidR="00C61D65" w:rsidRDefault="00C61D65" w:rsidP="009412AB">
      <w:r>
        <w:t xml:space="preserve">Like </w:t>
      </w:r>
      <w:proofErr w:type="spellStart"/>
      <w:r>
        <w:t>angular’s</w:t>
      </w:r>
      <w:proofErr w:type="spellEnd"/>
      <w:r>
        <w:t xml:space="preserve"> </w:t>
      </w:r>
      <w:proofErr w:type="spellStart"/>
      <w:proofErr w:type="gramStart"/>
      <w:r>
        <w:t>ngOnInit</w:t>
      </w:r>
      <w:proofErr w:type="spellEnd"/>
      <w:r>
        <w:t>(</w:t>
      </w:r>
      <w:proofErr w:type="gramEnd"/>
      <w:r>
        <w:t xml:space="preserve">) react also has the </w:t>
      </w:r>
      <w:proofErr w:type="spellStart"/>
      <w:r w:rsidRPr="00C61D65">
        <w:rPr>
          <w:b/>
          <w:bCs/>
        </w:rPr>
        <w:t>componentDidMount</w:t>
      </w:r>
      <w:proofErr w:type="spellEnd"/>
      <w:r w:rsidRPr="00C61D65">
        <w:rPr>
          <w:b/>
          <w:bCs/>
        </w:rPr>
        <w:t>()</w:t>
      </w:r>
      <w:r>
        <w:rPr>
          <w:b/>
          <w:bCs/>
        </w:rPr>
        <w:t xml:space="preserve"> </w:t>
      </w:r>
      <w:r>
        <w:t xml:space="preserve">method. Which is evoked when the component is invoked. In that ajax call is made to fetch the </w:t>
      </w:r>
      <w:proofErr w:type="gramStart"/>
      <w:r>
        <w:t>first time</w:t>
      </w:r>
      <w:proofErr w:type="gramEnd"/>
      <w:r>
        <w:t xml:space="preserve"> data.</w:t>
      </w:r>
    </w:p>
    <w:p w14:paraId="5B39D9A9" w14:textId="38951B22" w:rsidR="00494613" w:rsidRDefault="00494613" w:rsidP="009412AB">
      <w:r>
        <w:rPr>
          <w:noProof/>
        </w:rPr>
        <w:lastRenderedPageBreak/>
        <w:drawing>
          <wp:inline distT="0" distB="0" distL="0" distR="0" wp14:anchorId="1E5B4759" wp14:editId="0138BC2A">
            <wp:extent cx="5611008" cy="5191850"/>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extLst>
                        <a:ext uri="{28A0092B-C50C-407E-A947-70E740481C1C}">
                          <a14:useLocalDpi xmlns:a14="http://schemas.microsoft.com/office/drawing/2010/main" val="0"/>
                        </a:ext>
                      </a:extLst>
                    </a:blip>
                    <a:stretch>
                      <a:fillRect/>
                    </a:stretch>
                  </pic:blipFill>
                  <pic:spPr>
                    <a:xfrm>
                      <a:off x="0" y="0"/>
                      <a:ext cx="5611008" cy="5191850"/>
                    </a:xfrm>
                    <a:prstGeom prst="rect">
                      <a:avLst/>
                    </a:prstGeom>
                  </pic:spPr>
                </pic:pic>
              </a:graphicData>
            </a:graphic>
          </wp:inline>
        </w:drawing>
      </w:r>
    </w:p>
    <w:p w14:paraId="4B3EA6E4" w14:textId="3D9553DE" w:rsidR="003A44A3" w:rsidRDefault="003A44A3" w:rsidP="009412AB"/>
    <w:p w14:paraId="24BF39BA" w14:textId="1C273064" w:rsidR="003A44A3" w:rsidRDefault="003A44A3" w:rsidP="009412AB">
      <w:r>
        <w:t xml:space="preserve">For getting the data based </w:t>
      </w:r>
      <w:proofErr w:type="spellStart"/>
      <w:r>
        <w:t>onsearch</w:t>
      </w:r>
      <w:proofErr w:type="spellEnd"/>
      <w:r>
        <w:t xml:space="preserve"> query separate ajax call is written which will be invoked on clicking search button.</w:t>
      </w:r>
    </w:p>
    <w:p w14:paraId="2678201B" w14:textId="2875855B" w:rsidR="003A44A3" w:rsidRPr="00C61D65" w:rsidRDefault="003A44A3" w:rsidP="003A44A3">
      <w:pPr>
        <w:jc w:val="center"/>
      </w:pPr>
      <w:r>
        <w:rPr>
          <w:noProof/>
        </w:rPr>
        <w:lastRenderedPageBreak/>
        <w:drawing>
          <wp:inline distT="0" distB="0" distL="0" distR="0" wp14:anchorId="3F89BA57" wp14:editId="5C7E2C2B">
            <wp:extent cx="5668166" cy="6735115"/>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3">
                      <a:extLst>
                        <a:ext uri="{28A0092B-C50C-407E-A947-70E740481C1C}">
                          <a14:useLocalDpi xmlns:a14="http://schemas.microsoft.com/office/drawing/2010/main" val="0"/>
                        </a:ext>
                      </a:extLst>
                    </a:blip>
                    <a:stretch>
                      <a:fillRect/>
                    </a:stretch>
                  </pic:blipFill>
                  <pic:spPr>
                    <a:xfrm>
                      <a:off x="0" y="0"/>
                      <a:ext cx="5668166" cy="6735115"/>
                    </a:xfrm>
                    <a:prstGeom prst="rect">
                      <a:avLst/>
                    </a:prstGeom>
                  </pic:spPr>
                </pic:pic>
              </a:graphicData>
            </a:graphic>
          </wp:inline>
        </w:drawing>
      </w:r>
    </w:p>
    <w:sectPr w:rsidR="003A44A3" w:rsidRPr="00C61D65">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77F1B6" w14:textId="77777777" w:rsidR="00F76484" w:rsidRDefault="00F76484" w:rsidP="006313D5">
      <w:pPr>
        <w:spacing w:after="0"/>
      </w:pPr>
      <w:r>
        <w:separator/>
      </w:r>
    </w:p>
  </w:endnote>
  <w:endnote w:type="continuationSeparator" w:id="0">
    <w:p w14:paraId="7A61F643" w14:textId="77777777" w:rsidR="00F76484" w:rsidRDefault="00F76484"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511EE3" w:rsidRDefault="00511E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511EE3" w:rsidRDefault="00511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BD7923" w14:textId="77777777" w:rsidR="00F76484" w:rsidRDefault="00F76484" w:rsidP="006313D5">
      <w:pPr>
        <w:spacing w:after="0"/>
      </w:pPr>
      <w:r>
        <w:separator/>
      </w:r>
    </w:p>
  </w:footnote>
  <w:footnote w:type="continuationSeparator" w:id="0">
    <w:p w14:paraId="54094583" w14:textId="77777777" w:rsidR="00F76484" w:rsidRDefault="00F76484"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F124928"/>
    <w:multiLevelType w:val="hybridMultilevel"/>
    <w:tmpl w:val="AC5825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2320EDF"/>
    <w:multiLevelType w:val="hybridMultilevel"/>
    <w:tmpl w:val="8BD2676A"/>
    <w:lvl w:ilvl="0" w:tplc="814A7CC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A483D7D"/>
    <w:multiLevelType w:val="hybridMultilevel"/>
    <w:tmpl w:val="27C0523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6"/>
  </w:num>
  <w:num w:numId="6">
    <w:abstractNumId w:val="8"/>
  </w:num>
  <w:num w:numId="7">
    <w:abstractNumId w:val="5"/>
  </w:num>
  <w:num w:numId="8">
    <w:abstractNumId w:val="9"/>
  </w:num>
  <w:num w:numId="9">
    <w:abstractNumId w:val="11"/>
  </w:num>
  <w:num w:numId="10">
    <w:abstractNumId w:val="10"/>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NKgFADc1HGstAAAA"/>
  </w:docVars>
  <w:rsids>
    <w:rsidRoot w:val="00E71296"/>
    <w:rsid w:val="000019F5"/>
    <w:rsid w:val="00002B0C"/>
    <w:rsid w:val="000053B9"/>
    <w:rsid w:val="0000641B"/>
    <w:rsid w:val="00007C07"/>
    <w:rsid w:val="0001560D"/>
    <w:rsid w:val="00021633"/>
    <w:rsid w:val="00026187"/>
    <w:rsid w:val="0002623B"/>
    <w:rsid w:val="000321ED"/>
    <w:rsid w:val="00034217"/>
    <w:rsid w:val="000438CD"/>
    <w:rsid w:val="0005078A"/>
    <w:rsid w:val="00050B9C"/>
    <w:rsid w:val="00057C03"/>
    <w:rsid w:val="00061840"/>
    <w:rsid w:val="00063274"/>
    <w:rsid w:val="0006506D"/>
    <w:rsid w:val="00065102"/>
    <w:rsid w:val="00067012"/>
    <w:rsid w:val="00076A3D"/>
    <w:rsid w:val="00081C5A"/>
    <w:rsid w:val="00081F1A"/>
    <w:rsid w:val="000848F2"/>
    <w:rsid w:val="000852AA"/>
    <w:rsid w:val="00087C55"/>
    <w:rsid w:val="00090A20"/>
    <w:rsid w:val="00091BF5"/>
    <w:rsid w:val="0009368D"/>
    <w:rsid w:val="00094383"/>
    <w:rsid w:val="00095BD1"/>
    <w:rsid w:val="000A2608"/>
    <w:rsid w:val="000B39CA"/>
    <w:rsid w:val="000C2ED9"/>
    <w:rsid w:val="000C44C2"/>
    <w:rsid w:val="000C6DF6"/>
    <w:rsid w:val="000D0617"/>
    <w:rsid w:val="000D3DBF"/>
    <w:rsid w:val="000D40FF"/>
    <w:rsid w:val="000D46B7"/>
    <w:rsid w:val="000D52C3"/>
    <w:rsid w:val="000D61D1"/>
    <w:rsid w:val="000E5E0C"/>
    <w:rsid w:val="000F3CB4"/>
    <w:rsid w:val="000F6FCA"/>
    <w:rsid w:val="00112E62"/>
    <w:rsid w:val="00125437"/>
    <w:rsid w:val="00125D0A"/>
    <w:rsid w:val="0013311B"/>
    <w:rsid w:val="00143DAE"/>
    <w:rsid w:val="001449FA"/>
    <w:rsid w:val="001505F9"/>
    <w:rsid w:val="00151430"/>
    <w:rsid w:val="00160F3C"/>
    <w:rsid w:val="00162B1C"/>
    <w:rsid w:val="00163B61"/>
    <w:rsid w:val="00167EB1"/>
    <w:rsid w:val="001705AE"/>
    <w:rsid w:val="001707FF"/>
    <w:rsid w:val="00171594"/>
    <w:rsid w:val="00171DFD"/>
    <w:rsid w:val="00176131"/>
    <w:rsid w:val="00183296"/>
    <w:rsid w:val="00187D3D"/>
    <w:rsid w:val="0019160C"/>
    <w:rsid w:val="001928C5"/>
    <w:rsid w:val="00193427"/>
    <w:rsid w:val="001936F8"/>
    <w:rsid w:val="00197702"/>
    <w:rsid w:val="00197E50"/>
    <w:rsid w:val="001A0534"/>
    <w:rsid w:val="001A662E"/>
    <w:rsid w:val="001A7578"/>
    <w:rsid w:val="001B2FB5"/>
    <w:rsid w:val="001B7AB3"/>
    <w:rsid w:val="001C199B"/>
    <w:rsid w:val="001C2E97"/>
    <w:rsid w:val="001C39EE"/>
    <w:rsid w:val="001C3CB7"/>
    <w:rsid w:val="001D4621"/>
    <w:rsid w:val="001D6517"/>
    <w:rsid w:val="001E4162"/>
    <w:rsid w:val="001F06EB"/>
    <w:rsid w:val="001F24DD"/>
    <w:rsid w:val="001F4F88"/>
    <w:rsid w:val="001F5482"/>
    <w:rsid w:val="001F569B"/>
    <w:rsid w:val="00202C34"/>
    <w:rsid w:val="00210D02"/>
    <w:rsid w:val="00211D77"/>
    <w:rsid w:val="00212855"/>
    <w:rsid w:val="00213BC2"/>
    <w:rsid w:val="002222DF"/>
    <w:rsid w:val="002310A5"/>
    <w:rsid w:val="002314B5"/>
    <w:rsid w:val="002354A5"/>
    <w:rsid w:val="00237FCA"/>
    <w:rsid w:val="00240454"/>
    <w:rsid w:val="00253BD2"/>
    <w:rsid w:val="00255A88"/>
    <w:rsid w:val="002561DC"/>
    <w:rsid w:val="0026074A"/>
    <w:rsid w:val="00267507"/>
    <w:rsid w:val="0027506F"/>
    <w:rsid w:val="002849E9"/>
    <w:rsid w:val="00285025"/>
    <w:rsid w:val="00287BD8"/>
    <w:rsid w:val="00290A9D"/>
    <w:rsid w:val="0029733E"/>
    <w:rsid w:val="0029735E"/>
    <w:rsid w:val="002A1728"/>
    <w:rsid w:val="002A33E1"/>
    <w:rsid w:val="002A361D"/>
    <w:rsid w:val="002A43E0"/>
    <w:rsid w:val="002A506C"/>
    <w:rsid w:val="002A73BE"/>
    <w:rsid w:val="002B123B"/>
    <w:rsid w:val="002B44C3"/>
    <w:rsid w:val="002B5F54"/>
    <w:rsid w:val="002B6122"/>
    <w:rsid w:val="002C2532"/>
    <w:rsid w:val="002D4DD5"/>
    <w:rsid w:val="002E5DDF"/>
    <w:rsid w:val="002E7C69"/>
    <w:rsid w:val="002F0611"/>
    <w:rsid w:val="00303C2D"/>
    <w:rsid w:val="00305379"/>
    <w:rsid w:val="00317248"/>
    <w:rsid w:val="00330649"/>
    <w:rsid w:val="00330D06"/>
    <w:rsid w:val="00337303"/>
    <w:rsid w:val="003409D3"/>
    <w:rsid w:val="00341F7E"/>
    <w:rsid w:val="00342272"/>
    <w:rsid w:val="00342FB9"/>
    <w:rsid w:val="003439F4"/>
    <w:rsid w:val="0034403D"/>
    <w:rsid w:val="00346C2A"/>
    <w:rsid w:val="0035021A"/>
    <w:rsid w:val="00351367"/>
    <w:rsid w:val="003606D8"/>
    <w:rsid w:val="003610EC"/>
    <w:rsid w:val="00363D8A"/>
    <w:rsid w:val="003660E3"/>
    <w:rsid w:val="00366EF1"/>
    <w:rsid w:val="00370C56"/>
    <w:rsid w:val="003710C2"/>
    <w:rsid w:val="003711AD"/>
    <w:rsid w:val="00372E59"/>
    <w:rsid w:val="003732FE"/>
    <w:rsid w:val="00375FE9"/>
    <w:rsid w:val="00381B7C"/>
    <w:rsid w:val="0038277C"/>
    <w:rsid w:val="003839F6"/>
    <w:rsid w:val="00383AAD"/>
    <w:rsid w:val="0039069A"/>
    <w:rsid w:val="00392031"/>
    <w:rsid w:val="003948A4"/>
    <w:rsid w:val="003A0B4D"/>
    <w:rsid w:val="003A194E"/>
    <w:rsid w:val="003A365D"/>
    <w:rsid w:val="003A3F3C"/>
    <w:rsid w:val="003A44A3"/>
    <w:rsid w:val="003A65A7"/>
    <w:rsid w:val="003B1B69"/>
    <w:rsid w:val="003C4FCC"/>
    <w:rsid w:val="003C7C2A"/>
    <w:rsid w:val="003E08F3"/>
    <w:rsid w:val="003E14CA"/>
    <w:rsid w:val="003E538C"/>
    <w:rsid w:val="003F036B"/>
    <w:rsid w:val="003F5BF7"/>
    <w:rsid w:val="00400D2A"/>
    <w:rsid w:val="00402AB6"/>
    <w:rsid w:val="00404858"/>
    <w:rsid w:val="00405D11"/>
    <w:rsid w:val="00410FC6"/>
    <w:rsid w:val="00412AA8"/>
    <w:rsid w:val="00422885"/>
    <w:rsid w:val="00424851"/>
    <w:rsid w:val="004308BD"/>
    <w:rsid w:val="0044141D"/>
    <w:rsid w:val="00445616"/>
    <w:rsid w:val="004524B2"/>
    <w:rsid w:val="0045461A"/>
    <w:rsid w:val="004611C0"/>
    <w:rsid w:val="0046187D"/>
    <w:rsid w:val="00471686"/>
    <w:rsid w:val="00472BC7"/>
    <w:rsid w:val="0047703B"/>
    <w:rsid w:val="00490C20"/>
    <w:rsid w:val="00493E60"/>
    <w:rsid w:val="00494613"/>
    <w:rsid w:val="00495D83"/>
    <w:rsid w:val="0049628A"/>
    <w:rsid w:val="004A023E"/>
    <w:rsid w:val="004A18A2"/>
    <w:rsid w:val="004A27A4"/>
    <w:rsid w:val="004B0ED0"/>
    <w:rsid w:val="004B6F3A"/>
    <w:rsid w:val="004C2046"/>
    <w:rsid w:val="004C57E0"/>
    <w:rsid w:val="004D5A24"/>
    <w:rsid w:val="004E2290"/>
    <w:rsid w:val="004E5FFE"/>
    <w:rsid w:val="004F4927"/>
    <w:rsid w:val="004F4EA4"/>
    <w:rsid w:val="004F746D"/>
    <w:rsid w:val="004F7C5A"/>
    <w:rsid w:val="005002DC"/>
    <w:rsid w:val="005034A5"/>
    <w:rsid w:val="0051111A"/>
    <w:rsid w:val="0051193E"/>
    <w:rsid w:val="00511EE3"/>
    <w:rsid w:val="00515779"/>
    <w:rsid w:val="00522ADB"/>
    <w:rsid w:val="0053088D"/>
    <w:rsid w:val="0054167A"/>
    <w:rsid w:val="00545DC7"/>
    <w:rsid w:val="00550134"/>
    <w:rsid w:val="005517EB"/>
    <w:rsid w:val="0055251F"/>
    <w:rsid w:val="00552B42"/>
    <w:rsid w:val="0055491A"/>
    <w:rsid w:val="00561A69"/>
    <w:rsid w:val="0057070B"/>
    <w:rsid w:val="00575164"/>
    <w:rsid w:val="005912D8"/>
    <w:rsid w:val="005925C9"/>
    <w:rsid w:val="005971F9"/>
    <w:rsid w:val="00597293"/>
    <w:rsid w:val="005A1394"/>
    <w:rsid w:val="005B3DB4"/>
    <w:rsid w:val="005B7785"/>
    <w:rsid w:val="005C0E81"/>
    <w:rsid w:val="005C1528"/>
    <w:rsid w:val="005C25CF"/>
    <w:rsid w:val="005C7896"/>
    <w:rsid w:val="005D3FA4"/>
    <w:rsid w:val="005D4B5E"/>
    <w:rsid w:val="005D7D6B"/>
    <w:rsid w:val="005E2A02"/>
    <w:rsid w:val="005E2EB5"/>
    <w:rsid w:val="005E3377"/>
    <w:rsid w:val="005E459C"/>
    <w:rsid w:val="005F578C"/>
    <w:rsid w:val="00603606"/>
    <w:rsid w:val="00607741"/>
    <w:rsid w:val="0062035C"/>
    <w:rsid w:val="00621A1B"/>
    <w:rsid w:val="00624DD5"/>
    <w:rsid w:val="006313D5"/>
    <w:rsid w:val="0063611B"/>
    <w:rsid w:val="00640BA0"/>
    <w:rsid w:val="00641A85"/>
    <w:rsid w:val="006429D9"/>
    <w:rsid w:val="00645B44"/>
    <w:rsid w:val="0065292C"/>
    <w:rsid w:val="006547C9"/>
    <w:rsid w:val="0065788A"/>
    <w:rsid w:val="0066290F"/>
    <w:rsid w:val="006710C3"/>
    <w:rsid w:val="006723D3"/>
    <w:rsid w:val="006763F9"/>
    <w:rsid w:val="00682104"/>
    <w:rsid w:val="00685010"/>
    <w:rsid w:val="00696803"/>
    <w:rsid w:val="006A1F1D"/>
    <w:rsid w:val="006A3AF7"/>
    <w:rsid w:val="006A4CF6"/>
    <w:rsid w:val="006A53A9"/>
    <w:rsid w:val="006C169B"/>
    <w:rsid w:val="006C25BF"/>
    <w:rsid w:val="006E27A9"/>
    <w:rsid w:val="006E70E3"/>
    <w:rsid w:val="006F16D1"/>
    <w:rsid w:val="006F3A6A"/>
    <w:rsid w:val="00705B27"/>
    <w:rsid w:val="0070756E"/>
    <w:rsid w:val="007217CD"/>
    <w:rsid w:val="00725C7E"/>
    <w:rsid w:val="00732780"/>
    <w:rsid w:val="007329DF"/>
    <w:rsid w:val="00732E23"/>
    <w:rsid w:val="00734C8D"/>
    <w:rsid w:val="007406FC"/>
    <w:rsid w:val="00746CC5"/>
    <w:rsid w:val="00757901"/>
    <w:rsid w:val="00762DB4"/>
    <w:rsid w:val="00766A40"/>
    <w:rsid w:val="007712F5"/>
    <w:rsid w:val="00776D17"/>
    <w:rsid w:val="007810B4"/>
    <w:rsid w:val="007862AB"/>
    <w:rsid w:val="00791091"/>
    <w:rsid w:val="007C04BA"/>
    <w:rsid w:val="007C4AC6"/>
    <w:rsid w:val="007C5100"/>
    <w:rsid w:val="007D3124"/>
    <w:rsid w:val="007D58C5"/>
    <w:rsid w:val="007D7A13"/>
    <w:rsid w:val="007E03CD"/>
    <w:rsid w:val="007E313D"/>
    <w:rsid w:val="007E3245"/>
    <w:rsid w:val="007E3481"/>
    <w:rsid w:val="007E64C4"/>
    <w:rsid w:val="007E6BDE"/>
    <w:rsid w:val="007E72B3"/>
    <w:rsid w:val="007F5B22"/>
    <w:rsid w:val="007F6341"/>
    <w:rsid w:val="007F75FE"/>
    <w:rsid w:val="00800FD4"/>
    <w:rsid w:val="008026D5"/>
    <w:rsid w:val="00802C7F"/>
    <w:rsid w:val="00810DE7"/>
    <w:rsid w:val="00811722"/>
    <w:rsid w:val="008146B8"/>
    <w:rsid w:val="00834B25"/>
    <w:rsid w:val="00836BE9"/>
    <w:rsid w:val="008403BC"/>
    <w:rsid w:val="00842FD2"/>
    <w:rsid w:val="00845040"/>
    <w:rsid w:val="00853A52"/>
    <w:rsid w:val="00854D26"/>
    <w:rsid w:val="008572C6"/>
    <w:rsid w:val="008623C5"/>
    <w:rsid w:val="008708E6"/>
    <w:rsid w:val="00870C5B"/>
    <w:rsid w:val="0087103B"/>
    <w:rsid w:val="00881AE9"/>
    <w:rsid w:val="0088215F"/>
    <w:rsid w:val="008821D9"/>
    <w:rsid w:val="0088269B"/>
    <w:rsid w:val="00883FF6"/>
    <w:rsid w:val="00890FCE"/>
    <w:rsid w:val="00893343"/>
    <w:rsid w:val="00895D32"/>
    <w:rsid w:val="0089635C"/>
    <w:rsid w:val="008A02A7"/>
    <w:rsid w:val="008A7891"/>
    <w:rsid w:val="008A7D8D"/>
    <w:rsid w:val="008B387C"/>
    <w:rsid w:val="008B4E02"/>
    <w:rsid w:val="008C28F8"/>
    <w:rsid w:val="008C5518"/>
    <w:rsid w:val="008D0187"/>
    <w:rsid w:val="008D2E93"/>
    <w:rsid w:val="008D472C"/>
    <w:rsid w:val="008D785C"/>
    <w:rsid w:val="008E09F8"/>
    <w:rsid w:val="008E21F6"/>
    <w:rsid w:val="008E51F6"/>
    <w:rsid w:val="008F3FBA"/>
    <w:rsid w:val="008F5689"/>
    <w:rsid w:val="009031BC"/>
    <w:rsid w:val="00903912"/>
    <w:rsid w:val="009057D9"/>
    <w:rsid w:val="00911DB3"/>
    <w:rsid w:val="009138DE"/>
    <w:rsid w:val="00915735"/>
    <w:rsid w:val="00922900"/>
    <w:rsid w:val="00922CDA"/>
    <w:rsid w:val="00927E6E"/>
    <w:rsid w:val="009412AB"/>
    <w:rsid w:val="0094268C"/>
    <w:rsid w:val="009501D4"/>
    <w:rsid w:val="00951CC7"/>
    <w:rsid w:val="0095466B"/>
    <w:rsid w:val="00962E22"/>
    <w:rsid w:val="00964347"/>
    <w:rsid w:val="00966B7E"/>
    <w:rsid w:val="0097127A"/>
    <w:rsid w:val="00974F07"/>
    <w:rsid w:val="00980566"/>
    <w:rsid w:val="00981948"/>
    <w:rsid w:val="00985B28"/>
    <w:rsid w:val="0098678B"/>
    <w:rsid w:val="00986E65"/>
    <w:rsid w:val="00991B54"/>
    <w:rsid w:val="009955EA"/>
    <w:rsid w:val="009A51CB"/>
    <w:rsid w:val="009A587D"/>
    <w:rsid w:val="009B42EA"/>
    <w:rsid w:val="009B76D0"/>
    <w:rsid w:val="009C11B5"/>
    <w:rsid w:val="009C208D"/>
    <w:rsid w:val="009C2841"/>
    <w:rsid w:val="009C7DCD"/>
    <w:rsid w:val="009D4535"/>
    <w:rsid w:val="009D7741"/>
    <w:rsid w:val="009E5B8F"/>
    <w:rsid w:val="009F0899"/>
    <w:rsid w:val="009F2808"/>
    <w:rsid w:val="009F48B1"/>
    <w:rsid w:val="009F65CD"/>
    <w:rsid w:val="009F73BE"/>
    <w:rsid w:val="00A01FF5"/>
    <w:rsid w:val="00A02C90"/>
    <w:rsid w:val="00A072D4"/>
    <w:rsid w:val="00A11138"/>
    <w:rsid w:val="00A125EA"/>
    <w:rsid w:val="00A22B7F"/>
    <w:rsid w:val="00A255DA"/>
    <w:rsid w:val="00A2797D"/>
    <w:rsid w:val="00A3397B"/>
    <w:rsid w:val="00A33EF5"/>
    <w:rsid w:val="00A340B5"/>
    <w:rsid w:val="00A34934"/>
    <w:rsid w:val="00A35E41"/>
    <w:rsid w:val="00A36623"/>
    <w:rsid w:val="00A37AD1"/>
    <w:rsid w:val="00A37C43"/>
    <w:rsid w:val="00A40A70"/>
    <w:rsid w:val="00A5552C"/>
    <w:rsid w:val="00A628EE"/>
    <w:rsid w:val="00A66477"/>
    <w:rsid w:val="00A668F1"/>
    <w:rsid w:val="00A71A73"/>
    <w:rsid w:val="00A730D3"/>
    <w:rsid w:val="00A765E9"/>
    <w:rsid w:val="00A81DA7"/>
    <w:rsid w:val="00A84175"/>
    <w:rsid w:val="00A84510"/>
    <w:rsid w:val="00A935BB"/>
    <w:rsid w:val="00A93CC7"/>
    <w:rsid w:val="00A94410"/>
    <w:rsid w:val="00A95FCB"/>
    <w:rsid w:val="00AA61AB"/>
    <w:rsid w:val="00AA7665"/>
    <w:rsid w:val="00AB4C07"/>
    <w:rsid w:val="00AB66D7"/>
    <w:rsid w:val="00AB6799"/>
    <w:rsid w:val="00AC0152"/>
    <w:rsid w:val="00AC20FE"/>
    <w:rsid w:val="00AD3F8D"/>
    <w:rsid w:val="00AE0416"/>
    <w:rsid w:val="00AE389A"/>
    <w:rsid w:val="00AE5E92"/>
    <w:rsid w:val="00AE6474"/>
    <w:rsid w:val="00AF6DB0"/>
    <w:rsid w:val="00AF7B5E"/>
    <w:rsid w:val="00B00CEF"/>
    <w:rsid w:val="00B00E6A"/>
    <w:rsid w:val="00B039DF"/>
    <w:rsid w:val="00B05FB4"/>
    <w:rsid w:val="00B20039"/>
    <w:rsid w:val="00B25FE0"/>
    <w:rsid w:val="00B31A23"/>
    <w:rsid w:val="00B31B9D"/>
    <w:rsid w:val="00B31F3C"/>
    <w:rsid w:val="00B34DD5"/>
    <w:rsid w:val="00B44359"/>
    <w:rsid w:val="00B44C09"/>
    <w:rsid w:val="00B44EEB"/>
    <w:rsid w:val="00B507B6"/>
    <w:rsid w:val="00B553DE"/>
    <w:rsid w:val="00B55DF6"/>
    <w:rsid w:val="00B5604A"/>
    <w:rsid w:val="00B569C8"/>
    <w:rsid w:val="00B573BD"/>
    <w:rsid w:val="00B64AFE"/>
    <w:rsid w:val="00B65254"/>
    <w:rsid w:val="00B67761"/>
    <w:rsid w:val="00B71B11"/>
    <w:rsid w:val="00B7378B"/>
    <w:rsid w:val="00B73C28"/>
    <w:rsid w:val="00B7657A"/>
    <w:rsid w:val="00B8127E"/>
    <w:rsid w:val="00B82F37"/>
    <w:rsid w:val="00B838E8"/>
    <w:rsid w:val="00B85DCF"/>
    <w:rsid w:val="00B96824"/>
    <w:rsid w:val="00BA44B8"/>
    <w:rsid w:val="00BA53C6"/>
    <w:rsid w:val="00BB084C"/>
    <w:rsid w:val="00BB0DEA"/>
    <w:rsid w:val="00BB11D5"/>
    <w:rsid w:val="00BB490F"/>
    <w:rsid w:val="00BB7D9B"/>
    <w:rsid w:val="00BC0762"/>
    <w:rsid w:val="00BC417A"/>
    <w:rsid w:val="00BC49D7"/>
    <w:rsid w:val="00BD2015"/>
    <w:rsid w:val="00BD6C8C"/>
    <w:rsid w:val="00BD6D94"/>
    <w:rsid w:val="00BE03D2"/>
    <w:rsid w:val="00BE0A31"/>
    <w:rsid w:val="00BE1E81"/>
    <w:rsid w:val="00BE5DB2"/>
    <w:rsid w:val="00BE6950"/>
    <w:rsid w:val="00BF1640"/>
    <w:rsid w:val="00BF71D0"/>
    <w:rsid w:val="00C01BD2"/>
    <w:rsid w:val="00C036BB"/>
    <w:rsid w:val="00C15EBB"/>
    <w:rsid w:val="00C1658B"/>
    <w:rsid w:val="00C17335"/>
    <w:rsid w:val="00C2009C"/>
    <w:rsid w:val="00C221D6"/>
    <w:rsid w:val="00C263D6"/>
    <w:rsid w:val="00C324F9"/>
    <w:rsid w:val="00C33CF3"/>
    <w:rsid w:val="00C351A4"/>
    <w:rsid w:val="00C446FB"/>
    <w:rsid w:val="00C45093"/>
    <w:rsid w:val="00C5230A"/>
    <w:rsid w:val="00C54BF4"/>
    <w:rsid w:val="00C61D65"/>
    <w:rsid w:val="00C639CB"/>
    <w:rsid w:val="00C72CB3"/>
    <w:rsid w:val="00C747ED"/>
    <w:rsid w:val="00C77076"/>
    <w:rsid w:val="00C80E5B"/>
    <w:rsid w:val="00C9173C"/>
    <w:rsid w:val="00C963B9"/>
    <w:rsid w:val="00CA0961"/>
    <w:rsid w:val="00CA2471"/>
    <w:rsid w:val="00CC2422"/>
    <w:rsid w:val="00CC6F55"/>
    <w:rsid w:val="00CD0D0D"/>
    <w:rsid w:val="00CD16BA"/>
    <w:rsid w:val="00CD17BE"/>
    <w:rsid w:val="00CD29EF"/>
    <w:rsid w:val="00CD6C99"/>
    <w:rsid w:val="00CD786D"/>
    <w:rsid w:val="00CE1552"/>
    <w:rsid w:val="00CE1DAA"/>
    <w:rsid w:val="00CE5BE0"/>
    <w:rsid w:val="00CE6DE0"/>
    <w:rsid w:val="00CF6FB4"/>
    <w:rsid w:val="00D01E7A"/>
    <w:rsid w:val="00D0527F"/>
    <w:rsid w:val="00D144DC"/>
    <w:rsid w:val="00D14BB8"/>
    <w:rsid w:val="00D15BA7"/>
    <w:rsid w:val="00D15C58"/>
    <w:rsid w:val="00D176FD"/>
    <w:rsid w:val="00D17EB5"/>
    <w:rsid w:val="00D20304"/>
    <w:rsid w:val="00D2600D"/>
    <w:rsid w:val="00D3281E"/>
    <w:rsid w:val="00D40AD6"/>
    <w:rsid w:val="00D440B5"/>
    <w:rsid w:val="00D475F2"/>
    <w:rsid w:val="00D506AC"/>
    <w:rsid w:val="00D54514"/>
    <w:rsid w:val="00D57E89"/>
    <w:rsid w:val="00D62AEE"/>
    <w:rsid w:val="00D70015"/>
    <w:rsid w:val="00D75680"/>
    <w:rsid w:val="00D810F5"/>
    <w:rsid w:val="00D81DBD"/>
    <w:rsid w:val="00D85C47"/>
    <w:rsid w:val="00D861E8"/>
    <w:rsid w:val="00DA18C8"/>
    <w:rsid w:val="00DA39E4"/>
    <w:rsid w:val="00DA4803"/>
    <w:rsid w:val="00DA60CB"/>
    <w:rsid w:val="00DB67BC"/>
    <w:rsid w:val="00DB7667"/>
    <w:rsid w:val="00DC0394"/>
    <w:rsid w:val="00DC1594"/>
    <w:rsid w:val="00DC2E44"/>
    <w:rsid w:val="00DD0D90"/>
    <w:rsid w:val="00DD611C"/>
    <w:rsid w:val="00DE0D78"/>
    <w:rsid w:val="00DE0E8E"/>
    <w:rsid w:val="00DE0EC6"/>
    <w:rsid w:val="00DE28B0"/>
    <w:rsid w:val="00DE5425"/>
    <w:rsid w:val="00DF19A4"/>
    <w:rsid w:val="00DF28C3"/>
    <w:rsid w:val="00DF54B2"/>
    <w:rsid w:val="00E01513"/>
    <w:rsid w:val="00E020EE"/>
    <w:rsid w:val="00E062E3"/>
    <w:rsid w:val="00E13155"/>
    <w:rsid w:val="00E220B0"/>
    <w:rsid w:val="00E22E60"/>
    <w:rsid w:val="00E23B6A"/>
    <w:rsid w:val="00E26100"/>
    <w:rsid w:val="00E33D2A"/>
    <w:rsid w:val="00E4462A"/>
    <w:rsid w:val="00E5099C"/>
    <w:rsid w:val="00E60E25"/>
    <w:rsid w:val="00E61D84"/>
    <w:rsid w:val="00E6466A"/>
    <w:rsid w:val="00E64EF7"/>
    <w:rsid w:val="00E71296"/>
    <w:rsid w:val="00E7526F"/>
    <w:rsid w:val="00E77005"/>
    <w:rsid w:val="00E81E00"/>
    <w:rsid w:val="00E8259A"/>
    <w:rsid w:val="00E93C5C"/>
    <w:rsid w:val="00E964E3"/>
    <w:rsid w:val="00EA0766"/>
    <w:rsid w:val="00EA598D"/>
    <w:rsid w:val="00EA5E87"/>
    <w:rsid w:val="00EA6354"/>
    <w:rsid w:val="00EB3ADF"/>
    <w:rsid w:val="00EB5A7B"/>
    <w:rsid w:val="00EB7352"/>
    <w:rsid w:val="00EC0466"/>
    <w:rsid w:val="00EC34A2"/>
    <w:rsid w:val="00EC7068"/>
    <w:rsid w:val="00ED65D6"/>
    <w:rsid w:val="00ED719F"/>
    <w:rsid w:val="00ED7E30"/>
    <w:rsid w:val="00EE1130"/>
    <w:rsid w:val="00EE14C6"/>
    <w:rsid w:val="00EE19C0"/>
    <w:rsid w:val="00EE1F2B"/>
    <w:rsid w:val="00EE1F67"/>
    <w:rsid w:val="00EF04F7"/>
    <w:rsid w:val="00EF0D37"/>
    <w:rsid w:val="00EF2CD9"/>
    <w:rsid w:val="00EF3DF1"/>
    <w:rsid w:val="00EF51F2"/>
    <w:rsid w:val="00EF5D77"/>
    <w:rsid w:val="00EF7D1C"/>
    <w:rsid w:val="00F06134"/>
    <w:rsid w:val="00F06D85"/>
    <w:rsid w:val="00F12865"/>
    <w:rsid w:val="00F13185"/>
    <w:rsid w:val="00F16070"/>
    <w:rsid w:val="00F27778"/>
    <w:rsid w:val="00F30384"/>
    <w:rsid w:val="00F34541"/>
    <w:rsid w:val="00F3515D"/>
    <w:rsid w:val="00F373C2"/>
    <w:rsid w:val="00F37F10"/>
    <w:rsid w:val="00F47F01"/>
    <w:rsid w:val="00F557A9"/>
    <w:rsid w:val="00F55FCC"/>
    <w:rsid w:val="00F616E9"/>
    <w:rsid w:val="00F61BAE"/>
    <w:rsid w:val="00F62988"/>
    <w:rsid w:val="00F756BF"/>
    <w:rsid w:val="00F76484"/>
    <w:rsid w:val="00F76D08"/>
    <w:rsid w:val="00F77E8A"/>
    <w:rsid w:val="00F81AC4"/>
    <w:rsid w:val="00F81E56"/>
    <w:rsid w:val="00F82B89"/>
    <w:rsid w:val="00F839AF"/>
    <w:rsid w:val="00F90EAF"/>
    <w:rsid w:val="00F910CE"/>
    <w:rsid w:val="00F93BCF"/>
    <w:rsid w:val="00F93EC8"/>
    <w:rsid w:val="00F959C9"/>
    <w:rsid w:val="00F9756B"/>
    <w:rsid w:val="00FA5F49"/>
    <w:rsid w:val="00FA7000"/>
    <w:rsid w:val="00FB481A"/>
    <w:rsid w:val="00FB492C"/>
    <w:rsid w:val="00FB5CA1"/>
    <w:rsid w:val="00FB6E2E"/>
    <w:rsid w:val="00FB727C"/>
    <w:rsid w:val="00FC4096"/>
    <w:rsid w:val="00FC750E"/>
    <w:rsid w:val="00FD082F"/>
    <w:rsid w:val="00FD0DE4"/>
    <w:rsid w:val="00FD6296"/>
    <w:rsid w:val="00FD68A2"/>
    <w:rsid w:val="00FD74F6"/>
    <w:rsid w:val="00FE52D0"/>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E30"/>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9E5B8F"/>
    <w:pPr>
      <w:keepNext/>
      <w:keepLines/>
      <w:spacing w:before="120" w:after="160"/>
      <w:jc w:val="left"/>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F76D08"/>
    <w:pPr>
      <w:spacing w:after="100"/>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 w:type="character" w:customStyle="1" w:styleId="lh-metrictitle">
    <w:name w:val="lh-metric__title"/>
    <w:basedOn w:val="DefaultParagraphFont"/>
    <w:rsid w:val="005925C9"/>
  </w:style>
  <w:style w:type="character" w:styleId="HTMLCode">
    <w:name w:val="HTML Code"/>
    <w:basedOn w:val="DefaultParagraphFont"/>
    <w:uiPriority w:val="99"/>
    <w:semiHidden/>
    <w:unhideWhenUsed/>
    <w:rsid w:val="001705AE"/>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CD0D0D"/>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7E3481"/>
    <w:pPr>
      <w:spacing w:after="100"/>
      <w:ind w:left="480"/>
    </w:pPr>
  </w:style>
  <w:style w:type="character" w:styleId="UnresolvedMention">
    <w:name w:val="Unresolved Mention"/>
    <w:basedOn w:val="DefaultParagraphFont"/>
    <w:uiPriority w:val="99"/>
    <w:semiHidden/>
    <w:unhideWhenUsed/>
    <w:rsid w:val="00B57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461770193">
      <w:bodyDiv w:val="1"/>
      <w:marLeft w:val="0"/>
      <w:marRight w:val="0"/>
      <w:marTop w:val="0"/>
      <w:marBottom w:val="0"/>
      <w:divBdr>
        <w:top w:val="none" w:sz="0" w:space="0" w:color="auto"/>
        <w:left w:val="none" w:sz="0" w:space="0" w:color="auto"/>
        <w:bottom w:val="none" w:sz="0" w:space="0" w:color="auto"/>
        <w:right w:val="none" w:sz="0" w:space="0" w:color="auto"/>
      </w:divBdr>
      <w:divsChild>
        <w:div w:id="1682313761">
          <w:marLeft w:val="0"/>
          <w:marRight w:val="0"/>
          <w:marTop w:val="0"/>
          <w:marBottom w:val="0"/>
          <w:divBdr>
            <w:top w:val="none" w:sz="0" w:space="0" w:color="auto"/>
            <w:left w:val="none" w:sz="0" w:space="0" w:color="auto"/>
            <w:bottom w:val="none" w:sz="0" w:space="0" w:color="auto"/>
            <w:right w:val="none" w:sz="0" w:space="0" w:color="auto"/>
          </w:divBdr>
          <w:divsChild>
            <w:div w:id="393352602">
              <w:marLeft w:val="0"/>
              <w:marRight w:val="0"/>
              <w:marTop w:val="0"/>
              <w:marBottom w:val="0"/>
              <w:divBdr>
                <w:top w:val="none" w:sz="0" w:space="0" w:color="auto"/>
                <w:left w:val="none" w:sz="0" w:space="0" w:color="auto"/>
                <w:bottom w:val="none" w:sz="0" w:space="0" w:color="auto"/>
                <w:right w:val="none" w:sz="0" w:space="0" w:color="auto"/>
              </w:divBdr>
            </w:div>
            <w:div w:id="818500716">
              <w:marLeft w:val="0"/>
              <w:marRight w:val="0"/>
              <w:marTop w:val="0"/>
              <w:marBottom w:val="0"/>
              <w:divBdr>
                <w:top w:val="none" w:sz="0" w:space="0" w:color="auto"/>
                <w:left w:val="none" w:sz="0" w:space="0" w:color="auto"/>
                <w:bottom w:val="none" w:sz="0" w:space="0" w:color="auto"/>
                <w:right w:val="none" w:sz="0" w:space="0" w:color="auto"/>
              </w:divBdr>
            </w:div>
            <w:div w:id="1536968578">
              <w:marLeft w:val="0"/>
              <w:marRight w:val="0"/>
              <w:marTop w:val="0"/>
              <w:marBottom w:val="0"/>
              <w:divBdr>
                <w:top w:val="none" w:sz="0" w:space="0" w:color="auto"/>
                <w:left w:val="none" w:sz="0" w:space="0" w:color="auto"/>
                <w:bottom w:val="none" w:sz="0" w:space="0" w:color="auto"/>
                <w:right w:val="none" w:sz="0" w:space="0" w:color="auto"/>
              </w:divBdr>
            </w:div>
            <w:div w:id="1435981922">
              <w:marLeft w:val="0"/>
              <w:marRight w:val="0"/>
              <w:marTop w:val="0"/>
              <w:marBottom w:val="0"/>
              <w:divBdr>
                <w:top w:val="none" w:sz="0" w:space="0" w:color="auto"/>
                <w:left w:val="none" w:sz="0" w:space="0" w:color="auto"/>
                <w:bottom w:val="none" w:sz="0" w:space="0" w:color="auto"/>
                <w:right w:val="none" w:sz="0" w:space="0" w:color="auto"/>
              </w:divBdr>
            </w:div>
            <w:div w:id="1031302733">
              <w:marLeft w:val="0"/>
              <w:marRight w:val="0"/>
              <w:marTop w:val="0"/>
              <w:marBottom w:val="0"/>
              <w:divBdr>
                <w:top w:val="none" w:sz="0" w:space="0" w:color="auto"/>
                <w:left w:val="none" w:sz="0" w:space="0" w:color="auto"/>
                <w:bottom w:val="none" w:sz="0" w:space="0" w:color="auto"/>
                <w:right w:val="none" w:sz="0" w:space="0" w:color="auto"/>
              </w:divBdr>
            </w:div>
            <w:div w:id="716930941">
              <w:marLeft w:val="0"/>
              <w:marRight w:val="0"/>
              <w:marTop w:val="0"/>
              <w:marBottom w:val="0"/>
              <w:divBdr>
                <w:top w:val="none" w:sz="0" w:space="0" w:color="auto"/>
                <w:left w:val="none" w:sz="0" w:space="0" w:color="auto"/>
                <w:bottom w:val="none" w:sz="0" w:space="0" w:color="auto"/>
                <w:right w:val="none" w:sz="0" w:space="0" w:color="auto"/>
              </w:divBdr>
            </w:div>
            <w:div w:id="117838478">
              <w:marLeft w:val="0"/>
              <w:marRight w:val="0"/>
              <w:marTop w:val="0"/>
              <w:marBottom w:val="0"/>
              <w:divBdr>
                <w:top w:val="none" w:sz="0" w:space="0" w:color="auto"/>
                <w:left w:val="none" w:sz="0" w:space="0" w:color="auto"/>
                <w:bottom w:val="none" w:sz="0" w:space="0" w:color="auto"/>
                <w:right w:val="none" w:sz="0" w:space="0" w:color="auto"/>
              </w:divBdr>
            </w:div>
            <w:div w:id="1853184162">
              <w:marLeft w:val="0"/>
              <w:marRight w:val="0"/>
              <w:marTop w:val="0"/>
              <w:marBottom w:val="0"/>
              <w:divBdr>
                <w:top w:val="none" w:sz="0" w:space="0" w:color="auto"/>
                <w:left w:val="none" w:sz="0" w:space="0" w:color="auto"/>
                <w:bottom w:val="none" w:sz="0" w:space="0" w:color="auto"/>
                <w:right w:val="none" w:sz="0" w:space="0" w:color="auto"/>
              </w:divBdr>
            </w:div>
            <w:div w:id="1885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6797">
      <w:bodyDiv w:val="1"/>
      <w:marLeft w:val="0"/>
      <w:marRight w:val="0"/>
      <w:marTop w:val="0"/>
      <w:marBottom w:val="0"/>
      <w:divBdr>
        <w:top w:val="none" w:sz="0" w:space="0" w:color="auto"/>
        <w:left w:val="none" w:sz="0" w:space="0" w:color="auto"/>
        <w:bottom w:val="none" w:sz="0" w:space="0" w:color="auto"/>
        <w:right w:val="none" w:sz="0" w:space="0" w:color="auto"/>
      </w:divBdr>
      <w:divsChild>
        <w:div w:id="1764112029">
          <w:marLeft w:val="0"/>
          <w:marRight w:val="0"/>
          <w:marTop w:val="0"/>
          <w:marBottom w:val="0"/>
          <w:divBdr>
            <w:top w:val="none" w:sz="0" w:space="0" w:color="auto"/>
            <w:left w:val="none" w:sz="0" w:space="0" w:color="auto"/>
            <w:bottom w:val="none" w:sz="0" w:space="0" w:color="auto"/>
            <w:right w:val="none" w:sz="0" w:space="0" w:color="auto"/>
          </w:divBdr>
          <w:divsChild>
            <w:div w:id="1135293848">
              <w:marLeft w:val="0"/>
              <w:marRight w:val="0"/>
              <w:marTop w:val="0"/>
              <w:marBottom w:val="0"/>
              <w:divBdr>
                <w:top w:val="none" w:sz="0" w:space="0" w:color="auto"/>
                <w:left w:val="none" w:sz="0" w:space="0" w:color="auto"/>
                <w:bottom w:val="none" w:sz="0" w:space="0" w:color="auto"/>
                <w:right w:val="none" w:sz="0" w:space="0" w:color="auto"/>
              </w:divBdr>
            </w:div>
            <w:div w:id="344673893">
              <w:marLeft w:val="0"/>
              <w:marRight w:val="0"/>
              <w:marTop w:val="0"/>
              <w:marBottom w:val="0"/>
              <w:divBdr>
                <w:top w:val="none" w:sz="0" w:space="0" w:color="auto"/>
                <w:left w:val="none" w:sz="0" w:space="0" w:color="auto"/>
                <w:bottom w:val="none" w:sz="0" w:space="0" w:color="auto"/>
                <w:right w:val="none" w:sz="0" w:space="0" w:color="auto"/>
              </w:divBdr>
            </w:div>
            <w:div w:id="191115803">
              <w:marLeft w:val="0"/>
              <w:marRight w:val="0"/>
              <w:marTop w:val="0"/>
              <w:marBottom w:val="0"/>
              <w:divBdr>
                <w:top w:val="none" w:sz="0" w:space="0" w:color="auto"/>
                <w:left w:val="none" w:sz="0" w:space="0" w:color="auto"/>
                <w:bottom w:val="none" w:sz="0" w:space="0" w:color="auto"/>
                <w:right w:val="none" w:sz="0" w:space="0" w:color="auto"/>
              </w:divBdr>
            </w:div>
            <w:div w:id="1143160939">
              <w:marLeft w:val="0"/>
              <w:marRight w:val="0"/>
              <w:marTop w:val="0"/>
              <w:marBottom w:val="0"/>
              <w:divBdr>
                <w:top w:val="none" w:sz="0" w:space="0" w:color="auto"/>
                <w:left w:val="none" w:sz="0" w:space="0" w:color="auto"/>
                <w:bottom w:val="none" w:sz="0" w:space="0" w:color="auto"/>
                <w:right w:val="none" w:sz="0" w:space="0" w:color="auto"/>
              </w:divBdr>
            </w:div>
            <w:div w:id="1532064909">
              <w:marLeft w:val="0"/>
              <w:marRight w:val="0"/>
              <w:marTop w:val="0"/>
              <w:marBottom w:val="0"/>
              <w:divBdr>
                <w:top w:val="none" w:sz="0" w:space="0" w:color="auto"/>
                <w:left w:val="none" w:sz="0" w:space="0" w:color="auto"/>
                <w:bottom w:val="none" w:sz="0" w:space="0" w:color="auto"/>
                <w:right w:val="none" w:sz="0" w:space="0" w:color="auto"/>
              </w:divBdr>
            </w:div>
            <w:div w:id="13119798">
              <w:marLeft w:val="0"/>
              <w:marRight w:val="0"/>
              <w:marTop w:val="0"/>
              <w:marBottom w:val="0"/>
              <w:divBdr>
                <w:top w:val="none" w:sz="0" w:space="0" w:color="auto"/>
                <w:left w:val="none" w:sz="0" w:space="0" w:color="auto"/>
                <w:bottom w:val="none" w:sz="0" w:space="0" w:color="auto"/>
                <w:right w:val="none" w:sz="0" w:space="0" w:color="auto"/>
              </w:divBdr>
            </w:div>
            <w:div w:id="2095129515">
              <w:marLeft w:val="0"/>
              <w:marRight w:val="0"/>
              <w:marTop w:val="0"/>
              <w:marBottom w:val="0"/>
              <w:divBdr>
                <w:top w:val="none" w:sz="0" w:space="0" w:color="auto"/>
                <w:left w:val="none" w:sz="0" w:space="0" w:color="auto"/>
                <w:bottom w:val="none" w:sz="0" w:space="0" w:color="auto"/>
                <w:right w:val="none" w:sz="0" w:space="0" w:color="auto"/>
              </w:divBdr>
            </w:div>
            <w:div w:id="1944072630">
              <w:marLeft w:val="0"/>
              <w:marRight w:val="0"/>
              <w:marTop w:val="0"/>
              <w:marBottom w:val="0"/>
              <w:divBdr>
                <w:top w:val="none" w:sz="0" w:space="0" w:color="auto"/>
                <w:left w:val="none" w:sz="0" w:space="0" w:color="auto"/>
                <w:bottom w:val="none" w:sz="0" w:space="0" w:color="auto"/>
                <w:right w:val="none" w:sz="0" w:space="0" w:color="auto"/>
              </w:divBdr>
            </w:div>
            <w:div w:id="4699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yperlink" Target="https://developer.cdn.mozilla.net/de/docs/Web/API/DOMHighResTimeStamp" TargetMode="External"/><Relationship Id="rId34"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diagramQuickStyle" Target="diagrams/quickStyle1.xm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7</TotalTime>
  <Pages>27</Pages>
  <Words>24673</Words>
  <Characters>140639</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773</cp:revision>
  <cp:lastPrinted>2020-08-21T20:56:00Z</cp:lastPrinted>
  <dcterms:created xsi:type="dcterms:W3CDTF">2020-08-09T22:35:00Z</dcterms:created>
  <dcterms:modified xsi:type="dcterms:W3CDTF">2020-08-22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